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1D4B2F" w14:textId="77777777" w:rsidR="00835B6F" w:rsidRDefault="00835B6F" w:rsidP="00835B6F">
      <w:pPr>
        <w:spacing w:before="100" w:beforeAutospacing="1" w:after="100" w:afterAutospacing="1"/>
        <w:jc w:val="both"/>
      </w:pPr>
      <w:r>
        <w:t>Dear Sir/Madam</w:t>
      </w:r>
    </w:p>
    <w:p w14:paraId="02DA3A65" w14:textId="77777777" w:rsidR="00835B6F" w:rsidRDefault="00835B6F" w:rsidP="00835B6F">
      <w:pPr>
        <w:spacing w:before="100" w:beforeAutospacing="1" w:after="100" w:afterAutospacing="1"/>
        <w:ind w:firstLine="708"/>
        <w:jc w:val="both"/>
      </w:pPr>
      <w:r>
        <w:t xml:space="preserve">Thank you for the opportunity to submit a revised version of the manuscript mentioned above. We have revised the manuscript per the editor and reviewers’ suggestions. </w:t>
      </w:r>
    </w:p>
    <w:p w14:paraId="08FEF2E3" w14:textId="77777777" w:rsidR="00835B6F" w:rsidRDefault="00835B6F" w:rsidP="00835B6F">
      <w:pPr>
        <w:spacing w:before="100" w:beforeAutospacing="1" w:after="100" w:afterAutospacing="1"/>
        <w:ind w:firstLine="708"/>
        <w:jc w:val="both"/>
      </w:pPr>
      <w:r>
        <w:t>We have addressed each point separately in the enclosed point-by-point reply. Revisions to the body of the manuscript were also emphasized with track changes.</w:t>
      </w:r>
    </w:p>
    <w:p w14:paraId="37B898CD" w14:textId="77777777" w:rsidR="00835B6F" w:rsidRDefault="00835B6F" w:rsidP="00835B6F">
      <w:pPr>
        <w:spacing w:before="100" w:beforeAutospacing="1" w:after="100" w:afterAutospacing="1"/>
        <w:ind w:firstLine="708"/>
        <w:jc w:val="both"/>
      </w:pPr>
      <w:r>
        <w:t xml:space="preserve">The comments were constructive, and we are appreciative of this constructive feedback on our manuscript. After addressing the issues raised, we feel the quality of the manuscript is much improved. We hope that the revised manuscript will now be acceptable for publication on </w:t>
      </w:r>
      <w:proofErr w:type="spellStart"/>
      <w:r>
        <w:t>JoVE</w:t>
      </w:r>
      <w:proofErr w:type="spellEnd"/>
      <w:r>
        <w:t>.</w:t>
      </w:r>
    </w:p>
    <w:p w14:paraId="3FCAD2FF" w14:textId="77777777" w:rsidR="00835B6F" w:rsidRDefault="00835B6F" w:rsidP="00835B6F">
      <w:pPr>
        <w:spacing w:before="100" w:beforeAutospacing="1" w:after="100" w:afterAutospacing="1"/>
        <w:jc w:val="both"/>
      </w:pPr>
      <w:r>
        <w:t> </w:t>
      </w:r>
    </w:p>
    <w:p w14:paraId="630D45B8" w14:textId="77777777" w:rsidR="00835B6F" w:rsidRDefault="00835B6F" w:rsidP="00835B6F">
      <w:pPr>
        <w:spacing w:before="100" w:beforeAutospacing="1" w:after="100" w:afterAutospacing="1"/>
        <w:jc w:val="both"/>
      </w:pPr>
      <w:r>
        <w:t>Sincerely,</w:t>
      </w:r>
    </w:p>
    <w:p w14:paraId="0F388FD2" w14:textId="1C3A3CFA" w:rsidR="00835B6F" w:rsidRDefault="00835B6F" w:rsidP="00835B6F">
      <w:pPr>
        <w:spacing w:before="100" w:beforeAutospacing="1" w:after="100" w:afterAutospacing="1"/>
        <w:jc w:val="both"/>
      </w:pPr>
      <w:r>
        <w:t>Krista DiSano</w:t>
      </w:r>
      <w:r>
        <w:t xml:space="preserve">, </w:t>
      </w:r>
      <w:r>
        <w:t xml:space="preserve">MS, </w:t>
      </w:r>
      <w:r>
        <w:t>PhD</w:t>
      </w:r>
    </w:p>
    <w:p w14:paraId="07F214F4" w14:textId="77777777" w:rsidR="00835B6F" w:rsidRDefault="00835B6F" w:rsidP="00835B6F">
      <w:pPr>
        <w:spacing w:before="100" w:beforeAutospacing="1" w:after="100" w:afterAutospacing="1"/>
        <w:jc w:val="both"/>
      </w:pPr>
      <w:r>
        <w:t> </w:t>
      </w:r>
      <w:bookmarkStart w:id="0" w:name="_GoBack"/>
      <w:bookmarkEnd w:id="0"/>
    </w:p>
    <w:p w14:paraId="6D1A87D0" w14:textId="77777777" w:rsidR="00835B6F" w:rsidRDefault="00835B6F" w:rsidP="00835B6F">
      <w:pPr>
        <w:spacing w:before="100" w:beforeAutospacing="1" w:after="100" w:afterAutospacing="1"/>
        <w:jc w:val="both"/>
      </w:pPr>
      <w:proofErr w:type="gramStart"/>
      <w:r>
        <w:t>encl</w:t>
      </w:r>
      <w:proofErr w:type="gramEnd"/>
      <w:r>
        <w:t>. point-to-point reply</w:t>
      </w:r>
    </w:p>
    <w:p w14:paraId="0201074A" w14:textId="77777777" w:rsidR="00835B6F" w:rsidRDefault="00835B6F">
      <w:pPr>
        <w:rPr>
          <w:rStyle w:val="Strong"/>
        </w:rPr>
      </w:pPr>
    </w:p>
    <w:p w14:paraId="079AC8C6" w14:textId="77777777" w:rsidR="00835B6F" w:rsidRDefault="00835B6F">
      <w:pPr>
        <w:rPr>
          <w:rStyle w:val="Strong"/>
        </w:rPr>
      </w:pPr>
    </w:p>
    <w:p w14:paraId="3A766AB2" w14:textId="77777777" w:rsidR="00835B6F" w:rsidRDefault="00835B6F">
      <w:pPr>
        <w:rPr>
          <w:rStyle w:val="Strong"/>
        </w:rPr>
      </w:pPr>
    </w:p>
    <w:p w14:paraId="3CFA6CCC" w14:textId="77777777" w:rsidR="00835B6F" w:rsidRDefault="00835B6F">
      <w:pPr>
        <w:rPr>
          <w:rStyle w:val="Strong"/>
        </w:rPr>
      </w:pPr>
    </w:p>
    <w:p w14:paraId="42EBDEAC" w14:textId="77777777" w:rsidR="00835B6F" w:rsidRDefault="00835B6F">
      <w:pPr>
        <w:rPr>
          <w:rStyle w:val="Strong"/>
        </w:rPr>
      </w:pPr>
    </w:p>
    <w:p w14:paraId="04A52812" w14:textId="77777777" w:rsidR="00835B6F" w:rsidRDefault="00835B6F">
      <w:pPr>
        <w:rPr>
          <w:rStyle w:val="Strong"/>
        </w:rPr>
      </w:pPr>
    </w:p>
    <w:p w14:paraId="2262FF21" w14:textId="77777777" w:rsidR="00835B6F" w:rsidRDefault="00835B6F">
      <w:pPr>
        <w:rPr>
          <w:rStyle w:val="Strong"/>
        </w:rPr>
      </w:pPr>
    </w:p>
    <w:p w14:paraId="6B3E52A2" w14:textId="77777777" w:rsidR="00835B6F" w:rsidRDefault="00835B6F">
      <w:pPr>
        <w:rPr>
          <w:rStyle w:val="Strong"/>
        </w:rPr>
      </w:pPr>
    </w:p>
    <w:p w14:paraId="64349C7D" w14:textId="77777777" w:rsidR="00835B6F" w:rsidRDefault="00835B6F">
      <w:pPr>
        <w:rPr>
          <w:rStyle w:val="Strong"/>
        </w:rPr>
      </w:pPr>
    </w:p>
    <w:p w14:paraId="0E5EA378" w14:textId="77777777" w:rsidR="00835B6F" w:rsidRDefault="00835B6F">
      <w:pPr>
        <w:rPr>
          <w:rStyle w:val="Strong"/>
        </w:rPr>
      </w:pPr>
    </w:p>
    <w:p w14:paraId="468675B4" w14:textId="77777777" w:rsidR="00835B6F" w:rsidRDefault="00835B6F">
      <w:pPr>
        <w:rPr>
          <w:rStyle w:val="Strong"/>
        </w:rPr>
      </w:pPr>
    </w:p>
    <w:p w14:paraId="502E547A" w14:textId="77777777" w:rsidR="00835B6F" w:rsidRDefault="00835B6F">
      <w:pPr>
        <w:rPr>
          <w:rStyle w:val="Strong"/>
        </w:rPr>
      </w:pPr>
    </w:p>
    <w:p w14:paraId="69761D31" w14:textId="77777777" w:rsidR="00835B6F" w:rsidRDefault="00835B6F">
      <w:pPr>
        <w:rPr>
          <w:rStyle w:val="Strong"/>
        </w:rPr>
      </w:pPr>
    </w:p>
    <w:p w14:paraId="19E05DF6" w14:textId="77777777" w:rsidR="00835B6F" w:rsidRDefault="00835B6F">
      <w:pPr>
        <w:rPr>
          <w:rStyle w:val="Strong"/>
        </w:rPr>
      </w:pPr>
    </w:p>
    <w:p w14:paraId="32B0AA80" w14:textId="77777777" w:rsidR="00835B6F" w:rsidRDefault="00835B6F">
      <w:pPr>
        <w:rPr>
          <w:rStyle w:val="Strong"/>
        </w:rPr>
      </w:pPr>
    </w:p>
    <w:p w14:paraId="772BE5AD" w14:textId="0DC7951F" w:rsidR="00835B6F" w:rsidRDefault="00835B6F">
      <w:pPr>
        <w:rPr>
          <w:rStyle w:val="Strong"/>
        </w:rPr>
      </w:pPr>
    </w:p>
    <w:p w14:paraId="0DB755BD" w14:textId="27C978CC" w:rsidR="00AF0940" w:rsidRPr="00AF0940" w:rsidRDefault="00940645">
      <w:pPr>
        <w:rPr>
          <w:b/>
        </w:rPr>
      </w:pPr>
      <w:r>
        <w:rPr>
          <w:rStyle w:val="Strong"/>
        </w:rPr>
        <w:t>Editorial comments</w:t>
      </w:r>
      <w:proofErr w:type="gramStart"/>
      <w:r>
        <w:rPr>
          <w:rStyle w:val="Strong"/>
        </w:rPr>
        <w:t>:</w:t>
      </w:r>
      <w:proofErr w:type="gramEnd"/>
      <w:r>
        <w:br/>
      </w:r>
      <w:r w:rsidRPr="00AF0940">
        <w:rPr>
          <w:b/>
        </w:rPr>
        <w:t>Changes to be made by the Author(s):</w:t>
      </w:r>
      <w:r w:rsidRPr="00AF0940">
        <w:rPr>
          <w:b/>
        </w:rPr>
        <w:br/>
        <w:t xml:space="preserve">1. Please take this opportunity to thoroughly proofread the manuscript to ensure that there are no spelling or grammar issues. The </w:t>
      </w:r>
      <w:proofErr w:type="spellStart"/>
      <w:r w:rsidRPr="00AF0940">
        <w:rPr>
          <w:b/>
        </w:rPr>
        <w:t>JoVE</w:t>
      </w:r>
      <w:proofErr w:type="spellEnd"/>
      <w:r w:rsidRPr="00AF0940">
        <w:rPr>
          <w:b/>
        </w:rPr>
        <w:t xml:space="preserve"> editor will not copy-edit your manuscript and any errors in the submitted revision may be present in the published version.</w:t>
      </w:r>
    </w:p>
    <w:p w14:paraId="4D60E929" w14:textId="77777777" w:rsidR="00AF0940" w:rsidRPr="0060515D" w:rsidRDefault="00AF0940" w:rsidP="00AF0940">
      <w:pPr>
        <w:spacing w:after="0"/>
        <w:rPr>
          <w:i/>
        </w:rPr>
      </w:pPr>
      <w:r w:rsidRPr="0060515D">
        <w:rPr>
          <w:i/>
        </w:rPr>
        <w:t>Response:</w:t>
      </w:r>
    </w:p>
    <w:p w14:paraId="19DD97E6" w14:textId="77777777" w:rsidR="00AF0940" w:rsidRPr="00AF0940" w:rsidRDefault="00AF0940" w:rsidP="00AF0940">
      <w:pPr>
        <w:spacing w:after="0"/>
        <w:rPr>
          <w:i/>
        </w:rPr>
      </w:pPr>
      <w:r w:rsidRPr="00AF0940">
        <w:rPr>
          <w:i/>
        </w:rPr>
        <w:t xml:space="preserve"> The text has been reviewed for spelling/grammar issues and all modifications have been made. </w:t>
      </w:r>
    </w:p>
    <w:p w14:paraId="65190966" w14:textId="77777777" w:rsidR="00940645" w:rsidRPr="00AF0940" w:rsidRDefault="00940645">
      <w:pPr>
        <w:rPr>
          <w:b/>
        </w:rPr>
      </w:pPr>
      <w:r>
        <w:br/>
      </w:r>
      <w:r w:rsidRPr="00AF0940">
        <w:rPr>
          <w:b/>
        </w:rPr>
        <w:t>2. Please provide at least 6 keywords or phrases.</w:t>
      </w:r>
    </w:p>
    <w:p w14:paraId="0C8A8CC3" w14:textId="77777777" w:rsidR="00AF0940" w:rsidRPr="0060515D" w:rsidRDefault="00AF0940" w:rsidP="00AF0940">
      <w:pPr>
        <w:spacing w:after="0"/>
        <w:rPr>
          <w:i/>
        </w:rPr>
      </w:pPr>
      <w:r w:rsidRPr="0060515D">
        <w:rPr>
          <w:i/>
        </w:rPr>
        <w:t xml:space="preserve">Response: </w:t>
      </w:r>
    </w:p>
    <w:p w14:paraId="3A46CE3C" w14:textId="77777777" w:rsidR="00AF0940" w:rsidRDefault="007720C4" w:rsidP="00AF0940">
      <w:pPr>
        <w:spacing w:after="0"/>
        <w:rPr>
          <w:i/>
        </w:rPr>
      </w:pPr>
      <w:r>
        <w:rPr>
          <w:i/>
        </w:rPr>
        <w:t>Additional</w:t>
      </w:r>
      <w:r w:rsidR="00AF0940">
        <w:rPr>
          <w:i/>
        </w:rPr>
        <w:t xml:space="preserve"> keyword</w:t>
      </w:r>
      <w:r>
        <w:rPr>
          <w:i/>
        </w:rPr>
        <w:t>s</w:t>
      </w:r>
      <w:r w:rsidR="00AF0940">
        <w:rPr>
          <w:i/>
        </w:rPr>
        <w:t xml:space="preserve"> ha</w:t>
      </w:r>
      <w:r>
        <w:rPr>
          <w:i/>
        </w:rPr>
        <w:t>ve</w:t>
      </w:r>
      <w:r w:rsidR="00AF0940">
        <w:rPr>
          <w:i/>
        </w:rPr>
        <w:t xml:space="preserve"> been added. </w:t>
      </w:r>
    </w:p>
    <w:p w14:paraId="4962B2E1" w14:textId="77777777" w:rsidR="00940645" w:rsidRPr="00AF0940" w:rsidRDefault="00940645">
      <w:pPr>
        <w:rPr>
          <w:b/>
          <w:i/>
        </w:rPr>
      </w:pPr>
      <w:r>
        <w:br/>
      </w:r>
      <w:proofErr w:type="gramStart"/>
      <w:r w:rsidRPr="00AF0940">
        <w:rPr>
          <w:b/>
        </w:rPr>
        <w:t xml:space="preserve">3. </w:t>
      </w:r>
      <w:proofErr w:type="spellStart"/>
      <w:r w:rsidRPr="00AF0940">
        <w:rPr>
          <w:b/>
        </w:rPr>
        <w:t>JoVE</w:t>
      </w:r>
      <w:proofErr w:type="spellEnd"/>
      <w:proofErr w:type="gramEnd"/>
      <w:r w:rsidRPr="00AF0940">
        <w:rPr>
          <w:b/>
        </w:rPr>
        <w:t xml:space="preserve"> cannot publish manuscripts containing commercial language. Please remove all commercial language from your manuscript and use generic terms instead. All commercial products should be sufficiently referenced in the Table of Materials and Reagents.</w:t>
      </w:r>
      <w:r w:rsidRPr="00AF0940">
        <w:rPr>
          <w:b/>
        </w:rPr>
        <w:br/>
        <w:t xml:space="preserve">For example: </w:t>
      </w:r>
      <w:proofErr w:type="spellStart"/>
      <w:r w:rsidRPr="00AF0940">
        <w:rPr>
          <w:b/>
        </w:rPr>
        <w:t>Percoll</w:t>
      </w:r>
      <w:proofErr w:type="spellEnd"/>
      <w:r w:rsidRPr="00AF0940">
        <w:rPr>
          <w:b/>
        </w:rPr>
        <w:t>, ELISPOT, etc.</w:t>
      </w:r>
    </w:p>
    <w:p w14:paraId="6A754ED5" w14:textId="77777777" w:rsidR="00AF0940" w:rsidRPr="0060515D" w:rsidRDefault="00AF0940" w:rsidP="00AF0940">
      <w:pPr>
        <w:spacing w:after="0"/>
        <w:rPr>
          <w:i/>
        </w:rPr>
      </w:pPr>
      <w:r w:rsidRPr="0060515D">
        <w:rPr>
          <w:i/>
        </w:rPr>
        <w:t>Response:</w:t>
      </w:r>
    </w:p>
    <w:p w14:paraId="315E2D34" w14:textId="77777777" w:rsidR="00940645" w:rsidRPr="00940645" w:rsidRDefault="00AF0940" w:rsidP="00AF0940">
      <w:pPr>
        <w:spacing w:after="0"/>
        <w:rPr>
          <w:i/>
        </w:rPr>
      </w:pPr>
      <w:r>
        <w:rPr>
          <w:i/>
        </w:rPr>
        <w:t xml:space="preserve">All commercial names have been removed. </w:t>
      </w:r>
      <w:proofErr w:type="spellStart"/>
      <w:r w:rsidR="00940645" w:rsidRPr="00940645">
        <w:rPr>
          <w:i/>
        </w:rPr>
        <w:t>Percoll</w:t>
      </w:r>
      <w:proofErr w:type="spellEnd"/>
      <w:r w:rsidR="00940645" w:rsidRPr="00940645">
        <w:rPr>
          <w:i/>
        </w:rPr>
        <w:t xml:space="preserve"> has been changed in sections </w:t>
      </w:r>
      <w:r w:rsidR="00B441AD">
        <w:rPr>
          <w:i/>
        </w:rPr>
        <w:t>2.4.9-2.4.14</w:t>
      </w:r>
      <w:r w:rsidR="00940645" w:rsidRPr="00940645">
        <w:rPr>
          <w:i/>
        </w:rPr>
        <w:t xml:space="preserve"> to </w:t>
      </w:r>
      <w:r>
        <w:rPr>
          <w:i/>
        </w:rPr>
        <w:t>density gradient medium/media.</w:t>
      </w:r>
      <w:r w:rsidR="00B441AD">
        <w:rPr>
          <w:i/>
        </w:rPr>
        <w:t xml:space="preserve"> ELISpot</w:t>
      </w:r>
      <w:r>
        <w:rPr>
          <w:i/>
        </w:rPr>
        <w:t xml:space="preserve"> will remain the same as it is</w:t>
      </w:r>
      <w:r w:rsidR="00940645" w:rsidRPr="00940645">
        <w:rPr>
          <w:i/>
        </w:rPr>
        <w:t xml:space="preserve"> a name of a technique, and it not a commercial assay. </w:t>
      </w:r>
    </w:p>
    <w:p w14:paraId="04F8E5FB" w14:textId="77777777" w:rsidR="00AF0940" w:rsidRPr="00AF0940" w:rsidRDefault="00940645">
      <w:pPr>
        <w:rPr>
          <w:b/>
        </w:rPr>
      </w:pPr>
      <w:r>
        <w:br/>
      </w:r>
      <w:r w:rsidRPr="00AF0940">
        <w:rPr>
          <w:b/>
        </w:rPr>
        <w:t>4.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5B9B899A" w14:textId="77777777" w:rsidR="00AF0940" w:rsidRPr="0060515D" w:rsidRDefault="00AF0940" w:rsidP="00AF0940">
      <w:pPr>
        <w:spacing w:after="0"/>
        <w:rPr>
          <w:i/>
        </w:rPr>
      </w:pPr>
      <w:r w:rsidRPr="0060515D">
        <w:rPr>
          <w:i/>
        </w:rPr>
        <w:t xml:space="preserve">Response: </w:t>
      </w:r>
    </w:p>
    <w:p w14:paraId="78FAB45B" w14:textId="77777777" w:rsidR="00AF0940" w:rsidRDefault="00AF0940" w:rsidP="00AF0940">
      <w:pPr>
        <w:spacing w:after="0"/>
        <w:rPr>
          <w:i/>
        </w:rPr>
      </w:pPr>
      <w:r w:rsidRPr="00AF0940">
        <w:rPr>
          <w:i/>
        </w:rPr>
        <w:t>All actions now contain the imperative tense and only Notes are using “should”</w:t>
      </w:r>
      <w:r>
        <w:rPr>
          <w:i/>
        </w:rPr>
        <w:t>.</w:t>
      </w:r>
    </w:p>
    <w:p w14:paraId="44E5F7FA" w14:textId="77777777" w:rsidR="00ED61EF" w:rsidRPr="00C00578" w:rsidRDefault="00940645">
      <w:pPr>
        <w:rPr>
          <w:b/>
        </w:rPr>
      </w:pPr>
      <w:r>
        <w:br/>
      </w:r>
      <w:r w:rsidRPr="00C00578">
        <w:rPr>
          <w:b/>
        </w:rPr>
        <w:t>5. Please ensure that individual steps of the protocol should only contain 2-3 actions per step.</w:t>
      </w:r>
    </w:p>
    <w:p w14:paraId="45670178" w14:textId="77777777" w:rsidR="00ED61EF" w:rsidRPr="0060515D" w:rsidRDefault="00ED61EF" w:rsidP="00ED61EF">
      <w:pPr>
        <w:spacing w:after="0"/>
        <w:rPr>
          <w:i/>
        </w:rPr>
      </w:pPr>
      <w:r w:rsidRPr="0060515D">
        <w:rPr>
          <w:i/>
        </w:rPr>
        <w:t xml:space="preserve">Response: </w:t>
      </w:r>
    </w:p>
    <w:p w14:paraId="1BB035A8" w14:textId="77777777" w:rsidR="00ED61EF" w:rsidRPr="00ED61EF" w:rsidRDefault="00ED61EF" w:rsidP="00ED61EF">
      <w:pPr>
        <w:spacing w:after="0"/>
        <w:rPr>
          <w:i/>
        </w:rPr>
      </w:pPr>
      <w:r w:rsidRPr="00AF0940">
        <w:rPr>
          <w:i/>
        </w:rPr>
        <w:t xml:space="preserve">All actions now contain </w:t>
      </w:r>
      <w:r>
        <w:rPr>
          <w:i/>
        </w:rPr>
        <w:t xml:space="preserve">2-3 action steps. </w:t>
      </w:r>
    </w:p>
    <w:p w14:paraId="5207386F" w14:textId="77777777" w:rsidR="00ED61EF" w:rsidRPr="00C00578" w:rsidRDefault="00940645">
      <w:pPr>
        <w:rPr>
          <w:b/>
        </w:rPr>
      </w:pPr>
      <w:r>
        <w:br/>
      </w:r>
      <w:r w:rsidRPr="00C00578">
        <w:rPr>
          <w:b/>
        </w:rPr>
        <w:t>6. Please ensure you answer the “how” question, i.e., how is the step performed?</w:t>
      </w:r>
    </w:p>
    <w:p w14:paraId="7A0CE252" w14:textId="77777777" w:rsidR="00C00578" w:rsidRPr="0060515D" w:rsidRDefault="00ED61EF" w:rsidP="00C00578">
      <w:pPr>
        <w:spacing w:after="0"/>
        <w:rPr>
          <w:i/>
        </w:rPr>
      </w:pPr>
      <w:r w:rsidRPr="0060515D">
        <w:rPr>
          <w:i/>
        </w:rPr>
        <w:t xml:space="preserve">Response: </w:t>
      </w:r>
    </w:p>
    <w:p w14:paraId="5B53687C" w14:textId="77777777" w:rsidR="00ED61EF" w:rsidRPr="00C00578" w:rsidRDefault="00ED61EF" w:rsidP="00C00578">
      <w:pPr>
        <w:spacing w:after="0"/>
        <w:rPr>
          <w:i/>
        </w:rPr>
      </w:pPr>
      <w:r w:rsidRPr="00C00578">
        <w:rPr>
          <w:i/>
        </w:rPr>
        <w:t xml:space="preserve">Steps have been further clarified where needed to address the </w:t>
      </w:r>
      <w:r w:rsidR="00C00578">
        <w:rPr>
          <w:i/>
        </w:rPr>
        <w:t>“</w:t>
      </w:r>
      <w:r w:rsidRPr="00C00578">
        <w:rPr>
          <w:i/>
        </w:rPr>
        <w:t>how</w:t>
      </w:r>
      <w:r w:rsidR="00C00578">
        <w:rPr>
          <w:i/>
        </w:rPr>
        <w:t>”</w:t>
      </w:r>
      <w:r w:rsidRPr="00C00578">
        <w:rPr>
          <w:i/>
        </w:rPr>
        <w:t xml:space="preserve"> </w:t>
      </w:r>
      <w:r w:rsidR="00C00578">
        <w:rPr>
          <w:i/>
        </w:rPr>
        <w:t xml:space="preserve">question. </w:t>
      </w:r>
    </w:p>
    <w:p w14:paraId="29DC5143" w14:textId="77777777" w:rsidR="00720348" w:rsidRPr="0060515D" w:rsidRDefault="00940645">
      <w:pPr>
        <w:rPr>
          <w:b/>
        </w:rPr>
      </w:pPr>
      <w:r>
        <w:br/>
      </w:r>
      <w:r w:rsidRPr="0060515D">
        <w:rPr>
          <w:b/>
        </w:rPr>
        <w:t>7. 1.1.: Age, sex, strain of the mouse used for the study.</w:t>
      </w:r>
    </w:p>
    <w:p w14:paraId="0426469E" w14:textId="77777777" w:rsidR="0060515D" w:rsidRPr="0060515D" w:rsidRDefault="0060515D" w:rsidP="0060515D">
      <w:pPr>
        <w:spacing w:after="0"/>
        <w:rPr>
          <w:i/>
        </w:rPr>
      </w:pPr>
      <w:r w:rsidRPr="0060515D">
        <w:rPr>
          <w:i/>
        </w:rPr>
        <w:t xml:space="preserve">Response: </w:t>
      </w:r>
    </w:p>
    <w:p w14:paraId="4B6FD59E" w14:textId="2188C1A9" w:rsidR="0060515D" w:rsidRPr="0060515D" w:rsidRDefault="0060515D" w:rsidP="0060515D">
      <w:pPr>
        <w:spacing w:after="0"/>
        <w:rPr>
          <w:i/>
        </w:rPr>
      </w:pPr>
      <w:r w:rsidRPr="0060515D">
        <w:rPr>
          <w:i/>
        </w:rPr>
        <w:lastRenderedPageBreak/>
        <w:t>Age, sex, and strain of mice have be</w:t>
      </w:r>
      <w:r w:rsidR="00F9131D">
        <w:rPr>
          <w:i/>
        </w:rPr>
        <w:t xml:space="preserve">en added to the results section (see lines </w:t>
      </w:r>
      <w:r w:rsidR="007720C4">
        <w:rPr>
          <w:i/>
        </w:rPr>
        <w:t>43</w:t>
      </w:r>
      <w:r w:rsidR="003D3E46">
        <w:rPr>
          <w:i/>
        </w:rPr>
        <w:t>1</w:t>
      </w:r>
      <w:r w:rsidR="00F9131D">
        <w:rPr>
          <w:i/>
        </w:rPr>
        <w:t>)</w:t>
      </w:r>
      <w:r w:rsidRPr="0060515D">
        <w:rPr>
          <w:i/>
        </w:rPr>
        <w:t xml:space="preserve"> </w:t>
      </w:r>
    </w:p>
    <w:p w14:paraId="1C62ED69" w14:textId="77777777" w:rsidR="0060515D" w:rsidRPr="00FD1CB5" w:rsidRDefault="00940645">
      <w:pPr>
        <w:rPr>
          <w:b/>
        </w:rPr>
      </w:pPr>
      <w:r>
        <w:br/>
      </w:r>
      <w:r w:rsidRPr="00FD1CB5">
        <w:rPr>
          <w:b/>
        </w:rPr>
        <w:t>8. 2.3.3: What is the minimum number of cells required for flow cytometric analysis?</w:t>
      </w:r>
    </w:p>
    <w:p w14:paraId="1A3A94E9" w14:textId="77777777" w:rsidR="0060515D" w:rsidRPr="0060515D" w:rsidRDefault="0060515D" w:rsidP="0060515D">
      <w:pPr>
        <w:spacing w:after="0"/>
        <w:rPr>
          <w:i/>
        </w:rPr>
      </w:pPr>
      <w:r w:rsidRPr="0060515D">
        <w:rPr>
          <w:i/>
        </w:rPr>
        <w:t xml:space="preserve">Response: </w:t>
      </w:r>
    </w:p>
    <w:p w14:paraId="546F7839" w14:textId="1DCF5C8A" w:rsidR="0060515D" w:rsidRPr="0060515D" w:rsidRDefault="00F9131D" w:rsidP="0060515D">
      <w:pPr>
        <w:spacing w:after="0"/>
        <w:rPr>
          <w:i/>
        </w:rPr>
      </w:pPr>
      <w:r>
        <w:rPr>
          <w:i/>
        </w:rPr>
        <w:t xml:space="preserve">The minimum number of cells required for flow cytometric analysis depends on the target population to be analyzed. We have discussed this in the results section (lines </w:t>
      </w:r>
      <w:r w:rsidR="007A6D22">
        <w:rPr>
          <w:i/>
        </w:rPr>
        <w:t>585-592</w:t>
      </w:r>
      <w:r>
        <w:rPr>
          <w:i/>
        </w:rPr>
        <w:t xml:space="preserve">). </w:t>
      </w:r>
      <w:r w:rsidRPr="008A36A7">
        <w:rPr>
          <w:i/>
        </w:rPr>
        <w:t>We have also added estimates of cells isolated per brain, spinal cord, and pooled meninges on lines</w:t>
      </w:r>
      <w:r w:rsidR="008A36A7" w:rsidRPr="008A36A7">
        <w:rPr>
          <w:i/>
        </w:rPr>
        <w:t xml:space="preserve"> </w:t>
      </w:r>
      <w:r w:rsidR="00FD1CB5">
        <w:rPr>
          <w:i/>
        </w:rPr>
        <w:t>299</w:t>
      </w:r>
      <w:r w:rsidR="007A6D22">
        <w:rPr>
          <w:i/>
        </w:rPr>
        <w:t>-300</w:t>
      </w:r>
      <w:r w:rsidR="008A36A7" w:rsidRPr="008A36A7">
        <w:rPr>
          <w:i/>
        </w:rPr>
        <w:t xml:space="preserve"> and 42</w:t>
      </w:r>
      <w:r w:rsidR="007A6D22">
        <w:rPr>
          <w:i/>
        </w:rPr>
        <w:t>1</w:t>
      </w:r>
      <w:r w:rsidR="008A36A7" w:rsidRPr="008A36A7">
        <w:rPr>
          <w:i/>
        </w:rPr>
        <w:t>-42</w:t>
      </w:r>
      <w:r w:rsidR="007A6D22">
        <w:rPr>
          <w:i/>
        </w:rPr>
        <w:t>3</w:t>
      </w:r>
      <w:r w:rsidR="008A36A7" w:rsidRPr="008A36A7">
        <w:rPr>
          <w:i/>
        </w:rPr>
        <w:t>.</w:t>
      </w:r>
    </w:p>
    <w:p w14:paraId="53640AC8" w14:textId="77777777" w:rsidR="0060515D" w:rsidRPr="00B441AD" w:rsidRDefault="00940645">
      <w:pPr>
        <w:rPr>
          <w:b/>
        </w:rPr>
      </w:pPr>
      <w:r>
        <w:br/>
      </w:r>
      <w:r w:rsidRPr="00B441AD">
        <w:rPr>
          <w:b/>
        </w:rPr>
        <w:t>9. Line 284-292, 315-323: Some of the details can be converted to numbered action steps.</w:t>
      </w:r>
    </w:p>
    <w:p w14:paraId="3FFE7FF6" w14:textId="77777777" w:rsidR="00B441AD" w:rsidRPr="00B441AD" w:rsidRDefault="00B441AD" w:rsidP="00B441AD">
      <w:pPr>
        <w:spacing w:after="0"/>
        <w:rPr>
          <w:i/>
        </w:rPr>
      </w:pPr>
      <w:r w:rsidRPr="00B441AD">
        <w:rPr>
          <w:i/>
        </w:rPr>
        <w:t>Response:</w:t>
      </w:r>
    </w:p>
    <w:p w14:paraId="217FCA06" w14:textId="77777777" w:rsidR="00B441AD" w:rsidRDefault="00B441AD" w:rsidP="00B441AD">
      <w:pPr>
        <w:spacing w:after="0"/>
        <w:rPr>
          <w:i/>
        </w:rPr>
      </w:pPr>
      <w:r w:rsidRPr="00B441AD">
        <w:rPr>
          <w:i/>
        </w:rPr>
        <w:t xml:space="preserve">Lines 284-292 were split into action steps and a note (see new 2.3.7-2.3.9). In </w:t>
      </w:r>
      <w:r w:rsidR="00F9131D">
        <w:rPr>
          <w:i/>
        </w:rPr>
        <w:t>lines 315-323 (now lines 3</w:t>
      </w:r>
      <w:r w:rsidR="007720C4">
        <w:rPr>
          <w:i/>
        </w:rPr>
        <w:t>37</w:t>
      </w:r>
      <w:r w:rsidR="00F9131D">
        <w:rPr>
          <w:i/>
        </w:rPr>
        <w:t>-3</w:t>
      </w:r>
      <w:r w:rsidR="007720C4">
        <w:rPr>
          <w:i/>
        </w:rPr>
        <w:t>45</w:t>
      </w:r>
      <w:r w:rsidR="00F9131D">
        <w:rPr>
          <w:i/>
        </w:rPr>
        <w:t>)</w:t>
      </w:r>
      <w:r w:rsidRPr="00B441AD">
        <w:rPr>
          <w:i/>
        </w:rPr>
        <w:t>, these lines describe suggestions for optimizing enzymatic digestion and should be worked out by the user before conducting this protocol. Since</w:t>
      </w:r>
      <w:r w:rsidR="00FD1CB5">
        <w:rPr>
          <w:i/>
        </w:rPr>
        <w:t xml:space="preserve"> enzyme optimization is</w:t>
      </w:r>
      <w:r w:rsidRPr="00B441AD">
        <w:rPr>
          <w:i/>
        </w:rPr>
        <w:t xml:space="preserve"> not normally part of the </w:t>
      </w:r>
      <w:r w:rsidR="00FD1CB5">
        <w:rPr>
          <w:i/>
        </w:rPr>
        <w:t xml:space="preserve">final </w:t>
      </w:r>
      <w:r w:rsidRPr="00B441AD">
        <w:rPr>
          <w:i/>
        </w:rPr>
        <w:t xml:space="preserve">protocol outlined, we would prefer to keep this section as a note. </w:t>
      </w:r>
    </w:p>
    <w:p w14:paraId="3E7610DC" w14:textId="77777777" w:rsidR="00B441AD" w:rsidRPr="00B441AD" w:rsidRDefault="00B441AD" w:rsidP="00B441AD">
      <w:pPr>
        <w:spacing w:after="0"/>
        <w:rPr>
          <w:b/>
          <w:i/>
        </w:rPr>
      </w:pPr>
    </w:p>
    <w:p w14:paraId="5271A91A" w14:textId="77777777" w:rsidR="0060515D" w:rsidRDefault="00940645">
      <w:r w:rsidRPr="0060515D">
        <w:rPr>
          <w:b/>
        </w:rPr>
        <w:t>10. Only one note can follow one step.</w:t>
      </w:r>
    </w:p>
    <w:p w14:paraId="6D713AD6" w14:textId="77777777" w:rsidR="0060515D" w:rsidRPr="0060515D" w:rsidRDefault="0060515D" w:rsidP="0060515D">
      <w:pPr>
        <w:spacing w:after="0"/>
        <w:rPr>
          <w:i/>
        </w:rPr>
      </w:pPr>
      <w:r w:rsidRPr="0060515D">
        <w:rPr>
          <w:i/>
        </w:rPr>
        <w:t xml:space="preserve">Response: </w:t>
      </w:r>
    </w:p>
    <w:p w14:paraId="2BEB0F44" w14:textId="77777777" w:rsidR="0060515D" w:rsidRPr="0060515D" w:rsidRDefault="0060515D" w:rsidP="0060515D">
      <w:pPr>
        <w:spacing w:after="0"/>
        <w:rPr>
          <w:i/>
        </w:rPr>
      </w:pPr>
      <w:r>
        <w:rPr>
          <w:i/>
        </w:rPr>
        <w:t>The notes are now divided under two separate steps</w:t>
      </w:r>
      <w:r w:rsidR="00F9131D">
        <w:rPr>
          <w:i/>
        </w:rPr>
        <w:t>.</w:t>
      </w:r>
      <w:r>
        <w:rPr>
          <w:i/>
        </w:rPr>
        <w:t xml:space="preserve"> </w:t>
      </w:r>
    </w:p>
    <w:p w14:paraId="73B5705A" w14:textId="77777777" w:rsidR="0060515D" w:rsidRDefault="00940645">
      <w:r>
        <w:br/>
        <w:t>11. Please include citation for the cell surface markers tested.</w:t>
      </w:r>
    </w:p>
    <w:p w14:paraId="12A425EF" w14:textId="77777777" w:rsidR="0060515D" w:rsidRPr="00385C71" w:rsidRDefault="0060515D" w:rsidP="0060515D">
      <w:pPr>
        <w:spacing w:after="0"/>
        <w:rPr>
          <w:i/>
        </w:rPr>
      </w:pPr>
      <w:r w:rsidRPr="00385C71">
        <w:rPr>
          <w:i/>
        </w:rPr>
        <w:t xml:space="preserve">Response: </w:t>
      </w:r>
    </w:p>
    <w:p w14:paraId="3E4FF167" w14:textId="7BCEFEDD" w:rsidR="0060515D" w:rsidRPr="0060515D" w:rsidRDefault="0060515D" w:rsidP="0060515D">
      <w:pPr>
        <w:spacing w:after="0"/>
        <w:rPr>
          <w:i/>
        </w:rPr>
      </w:pPr>
      <w:r w:rsidRPr="00385C71">
        <w:rPr>
          <w:i/>
        </w:rPr>
        <w:t xml:space="preserve">Cell surface markers and product numbers have been included in the results </w:t>
      </w:r>
      <w:r w:rsidR="00F9131D">
        <w:rPr>
          <w:i/>
        </w:rPr>
        <w:t xml:space="preserve">(lines </w:t>
      </w:r>
      <w:r w:rsidR="007720C4">
        <w:rPr>
          <w:i/>
        </w:rPr>
        <w:t>4</w:t>
      </w:r>
      <w:r w:rsidR="007A6D22">
        <w:rPr>
          <w:i/>
        </w:rPr>
        <w:t>47-450</w:t>
      </w:r>
      <w:r w:rsidR="00F9131D">
        <w:rPr>
          <w:i/>
        </w:rPr>
        <w:t xml:space="preserve"> </w:t>
      </w:r>
      <w:r w:rsidRPr="00385C71">
        <w:rPr>
          <w:i/>
        </w:rPr>
        <w:t>and table of materials.</w:t>
      </w:r>
      <w:r w:rsidR="00940645">
        <w:br/>
      </w:r>
    </w:p>
    <w:p w14:paraId="1BECE35F" w14:textId="77777777" w:rsidR="0060515D" w:rsidRDefault="00940645">
      <w:r w:rsidRPr="0060515D">
        <w:rPr>
          <w:b/>
        </w:rPr>
        <w:t>12.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p>
    <w:p w14:paraId="69DB7D04" w14:textId="77777777" w:rsidR="0060515D" w:rsidRPr="0060515D" w:rsidRDefault="0060515D" w:rsidP="0060515D">
      <w:pPr>
        <w:spacing w:after="0"/>
        <w:rPr>
          <w:i/>
        </w:rPr>
      </w:pPr>
      <w:r w:rsidRPr="0060515D">
        <w:rPr>
          <w:i/>
        </w:rPr>
        <w:t xml:space="preserve">Response: </w:t>
      </w:r>
    </w:p>
    <w:p w14:paraId="2457E390" w14:textId="0727069B" w:rsidR="0060515D" w:rsidRPr="0060515D" w:rsidRDefault="007A6D22" w:rsidP="0060515D">
      <w:pPr>
        <w:spacing w:after="0"/>
        <w:rPr>
          <w:i/>
        </w:rPr>
      </w:pPr>
      <w:r>
        <w:rPr>
          <w:i/>
        </w:rPr>
        <w:t xml:space="preserve">To our knowledge, </w:t>
      </w:r>
      <w:r w:rsidR="0060515D" w:rsidRPr="00B441AD">
        <w:rPr>
          <w:i/>
        </w:rPr>
        <w:t xml:space="preserve">2.75 pages </w:t>
      </w:r>
      <w:r>
        <w:rPr>
          <w:i/>
        </w:rPr>
        <w:t xml:space="preserve">of </w:t>
      </w:r>
      <w:r w:rsidR="0060515D" w:rsidRPr="00B441AD">
        <w:rPr>
          <w:i/>
        </w:rPr>
        <w:t xml:space="preserve">filmable content have been highlighted. </w:t>
      </w:r>
      <w:r>
        <w:rPr>
          <w:i/>
        </w:rPr>
        <w:t xml:space="preserve">Please let us know if the filmable content should be further reduced. </w:t>
      </w:r>
      <w:r w:rsidR="0060515D" w:rsidRPr="00B441AD">
        <w:rPr>
          <w:i/>
        </w:rPr>
        <w:t xml:space="preserve">The protocol is under </w:t>
      </w:r>
      <w:r w:rsidR="00B441AD" w:rsidRPr="00B441AD">
        <w:rPr>
          <w:i/>
        </w:rPr>
        <w:t>the maximum 10 page limit</w:t>
      </w:r>
      <w:r w:rsidR="0060515D" w:rsidRPr="00B441AD">
        <w:rPr>
          <w:i/>
        </w:rPr>
        <w:t>.</w:t>
      </w:r>
      <w:r w:rsidR="0060515D">
        <w:rPr>
          <w:i/>
        </w:rPr>
        <w:t xml:space="preserve"> </w:t>
      </w:r>
    </w:p>
    <w:p w14:paraId="5AC1CE5F" w14:textId="77777777" w:rsidR="0060515D" w:rsidRDefault="00940645">
      <w:r>
        <w:br/>
        <w:t>1</w:t>
      </w:r>
      <w:r w:rsidRPr="0060515D">
        <w:rPr>
          <w:b/>
        </w:rPr>
        <w:t>3.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60515D">
        <w:rPr>
          <w:b/>
        </w:rPr>
        <w:t>docx</w:t>
      </w:r>
      <w:proofErr w:type="spellEnd"/>
      <w:r w:rsidRPr="0060515D">
        <w:rPr>
          <w:b/>
        </w:rPr>
        <w:t xml:space="preserve"> file to your Editorial Manager account. The Figure must be cited appropriately in the Figure Legend, i.e. “This figure has been modified from [citation].”</w:t>
      </w:r>
    </w:p>
    <w:p w14:paraId="58170227" w14:textId="77777777" w:rsidR="0060515D" w:rsidRPr="0060515D" w:rsidRDefault="0060515D" w:rsidP="0060515D">
      <w:pPr>
        <w:spacing w:after="0"/>
        <w:rPr>
          <w:i/>
        </w:rPr>
      </w:pPr>
      <w:r w:rsidRPr="0060515D">
        <w:rPr>
          <w:i/>
        </w:rPr>
        <w:t xml:space="preserve">Response: </w:t>
      </w:r>
    </w:p>
    <w:p w14:paraId="05BA84BD" w14:textId="77777777" w:rsidR="0060515D" w:rsidRDefault="0060515D" w:rsidP="0060515D">
      <w:pPr>
        <w:spacing w:after="0"/>
        <w:rPr>
          <w:i/>
        </w:rPr>
      </w:pPr>
      <w:r>
        <w:rPr>
          <w:i/>
        </w:rPr>
        <w:t xml:space="preserve">All figures are new and have not been previously published. </w:t>
      </w:r>
    </w:p>
    <w:p w14:paraId="5F82EFB8" w14:textId="77777777" w:rsidR="0060515D" w:rsidRPr="0060515D" w:rsidRDefault="0060515D" w:rsidP="0060515D">
      <w:pPr>
        <w:spacing w:after="0"/>
        <w:rPr>
          <w:i/>
        </w:rPr>
      </w:pPr>
    </w:p>
    <w:p w14:paraId="3D33545D" w14:textId="77777777" w:rsidR="0060515D" w:rsidRPr="0060515D" w:rsidRDefault="00940645">
      <w:pPr>
        <w:rPr>
          <w:b/>
        </w:rPr>
      </w:pPr>
      <w:r w:rsidRPr="0060515D">
        <w:rPr>
          <w:b/>
        </w:rPr>
        <w:t>14. Please do not abbreviate the journal title in the reference section.</w:t>
      </w:r>
    </w:p>
    <w:p w14:paraId="75384A8D" w14:textId="77777777" w:rsidR="0060515D" w:rsidRPr="00283493" w:rsidRDefault="0060515D" w:rsidP="0060515D">
      <w:pPr>
        <w:spacing w:after="0"/>
        <w:rPr>
          <w:i/>
        </w:rPr>
      </w:pPr>
      <w:r w:rsidRPr="00283493">
        <w:rPr>
          <w:i/>
        </w:rPr>
        <w:lastRenderedPageBreak/>
        <w:t>Response:</w:t>
      </w:r>
    </w:p>
    <w:p w14:paraId="0B90EA1A" w14:textId="77777777" w:rsidR="0060515D" w:rsidRPr="0060515D" w:rsidRDefault="0060515D" w:rsidP="0060515D">
      <w:pPr>
        <w:spacing w:after="0"/>
        <w:rPr>
          <w:i/>
        </w:rPr>
      </w:pPr>
      <w:r w:rsidRPr="00283493">
        <w:rPr>
          <w:i/>
        </w:rPr>
        <w:t>All references have been updated to include the full journal title.</w:t>
      </w:r>
      <w:r w:rsidRPr="0060515D">
        <w:rPr>
          <w:i/>
        </w:rPr>
        <w:t xml:space="preserve"> </w:t>
      </w:r>
    </w:p>
    <w:p w14:paraId="5171AA0E" w14:textId="77777777" w:rsidR="0060515D" w:rsidRPr="002005A0" w:rsidRDefault="00940645" w:rsidP="00385C71">
      <w:pPr>
        <w:spacing w:after="0"/>
        <w:rPr>
          <w:i/>
        </w:rPr>
      </w:pPr>
      <w:r>
        <w:br/>
      </w:r>
      <w:r w:rsidRPr="00385C71">
        <w:rPr>
          <w:b/>
        </w:rPr>
        <w:t>15. For images with microscope, please include a scale bar e.g., Figure 5, 6</w:t>
      </w:r>
      <w:r>
        <w:br/>
      </w:r>
      <w:r>
        <w:br/>
      </w:r>
      <w:r w:rsidR="00385C71" w:rsidRPr="002005A0">
        <w:rPr>
          <w:i/>
        </w:rPr>
        <w:t>Response:</w:t>
      </w:r>
    </w:p>
    <w:p w14:paraId="1095C749" w14:textId="77777777" w:rsidR="008441B4" w:rsidRPr="00D47830" w:rsidRDefault="00385C71" w:rsidP="00D47830">
      <w:pPr>
        <w:spacing w:after="0"/>
        <w:rPr>
          <w:i/>
        </w:rPr>
      </w:pPr>
      <w:r w:rsidRPr="002005A0">
        <w:rPr>
          <w:i/>
        </w:rPr>
        <w:t>Scale bars have been added to the remaining images in figure 5 and 6.</w:t>
      </w:r>
      <w:r w:rsidRPr="00385C71">
        <w:rPr>
          <w:i/>
        </w:rPr>
        <w:t xml:space="preserve"> </w:t>
      </w:r>
    </w:p>
    <w:p w14:paraId="5D0AFA15" w14:textId="77777777" w:rsidR="002005A0" w:rsidRDefault="002005A0" w:rsidP="008441B4"/>
    <w:p w14:paraId="0525C42A" w14:textId="77777777" w:rsidR="003B6BE5" w:rsidRPr="003B6BE5" w:rsidRDefault="00940645" w:rsidP="003B6BE5">
      <w:pPr>
        <w:spacing w:after="0"/>
        <w:rPr>
          <w:i/>
        </w:rPr>
      </w:pPr>
      <w:r>
        <w:br/>
      </w:r>
      <w:r>
        <w:rPr>
          <w:rStyle w:val="Strong"/>
        </w:rPr>
        <w:t>Reviewers' comments</w:t>
      </w:r>
      <w:proofErr w:type="gramStart"/>
      <w:r>
        <w:rPr>
          <w:rStyle w:val="Strong"/>
        </w:rPr>
        <w:t>:</w:t>
      </w:r>
      <w:proofErr w:type="gramEnd"/>
      <w:r>
        <w:br/>
      </w:r>
      <w:r w:rsidRPr="00C64853">
        <w:rPr>
          <w:b/>
        </w:rPr>
        <w:t>Reviewer #1:</w:t>
      </w:r>
      <w:r w:rsidRPr="00C64853">
        <w:rPr>
          <w:b/>
        </w:rPr>
        <w:br/>
      </w:r>
      <w:r w:rsidRPr="00C64853">
        <w:rPr>
          <w:b/>
        </w:rPr>
        <w:br/>
        <w:t>Manuscript Summary:</w:t>
      </w:r>
      <w:r w:rsidRPr="00C64853">
        <w:rPr>
          <w:b/>
        </w:rPr>
        <w:br/>
        <w:t>The paper describes two methods of preserving CNS tissue, while build on current methods, such that the meninges are better preserved, and thus immune system function in the CNS can be better studied. One method keeps the anatomical structure intact, while the other homogenizes the cells for quantification.</w:t>
      </w:r>
      <w:r w:rsidRPr="00C64853">
        <w:rPr>
          <w:b/>
        </w:rPr>
        <w:br/>
      </w:r>
      <w:r w:rsidRPr="00C64853">
        <w:rPr>
          <w:b/>
        </w:rPr>
        <w:br/>
        <w:t>Major Concerns</w:t>
      </w:r>
      <w:proofErr w:type="gramStart"/>
      <w:r w:rsidRPr="00C64853">
        <w:rPr>
          <w:b/>
        </w:rPr>
        <w:t>:</w:t>
      </w:r>
      <w:proofErr w:type="gramEnd"/>
      <w:r w:rsidRPr="00C64853">
        <w:rPr>
          <w:b/>
        </w:rPr>
        <w:br/>
        <w:t>I have no major concerns. I think the paper is well done and broadly suitable for publication.</w:t>
      </w:r>
      <w:r w:rsidRPr="00C64853">
        <w:rPr>
          <w:b/>
        </w:rPr>
        <w:br/>
      </w:r>
      <w:r w:rsidR="003B6BE5">
        <w:rPr>
          <w:b/>
        </w:rPr>
        <w:br/>
      </w:r>
      <w:r w:rsidR="003B6BE5" w:rsidRPr="003B6BE5">
        <w:rPr>
          <w:i/>
        </w:rPr>
        <w:t>Response:</w:t>
      </w:r>
    </w:p>
    <w:p w14:paraId="48ACB323" w14:textId="75207572" w:rsidR="003B6BE5" w:rsidRPr="003B6BE5" w:rsidRDefault="003B6BE5" w:rsidP="003B6BE5">
      <w:pPr>
        <w:spacing w:after="0"/>
        <w:rPr>
          <w:b/>
          <w:i/>
        </w:rPr>
      </w:pPr>
      <w:r w:rsidRPr="003B6BE5">
        <w:rPr>
          <w:i/>
        </w:rPr>
        <w:t>We are glad the reviewer appreciates the contributions of the current manuscript.</w:t>
      </w:r>
    </w:p>
    <w:p w14:paraId="0928EB2C" w14:textId="2F0E0A45" w:rsidR="008441B4" w:rsidRDefault="00940645" w:rsidP="008441B4">
      <w:r w:rsidRPr="00C64853">
        <w:rPr>
          <w:b/>
        </w:rPr>
        <w:br/>
        <w:t>Minor Concerns</w:t>
      </w:r>
      <w:proofErr w:type="gramStart"/>
      <w:r w:rsidRPr="00C64853">
        <w:rPr>
          <w:b/>
        </w:rPr>
        <w:t>:</w:t>
      </w:r>
      <w:proofErr w:type="gramEnd"/>
      <w:r w:rsidRPr="00C64853">
        <w:rPr>
          <w:b/>
        </w:rPr>
        <w:br/>
        <w:t>I think the title should indicate that these methods are optimized for the recovery of immune cells and meningeal tissue so as to highlight th</w:t>
      </w:r>
      <w:r w:rsidR="00FD1CB5">
        <w:rPr>
          <w:b/>
        </w:rPr>
        <w:t>e key advantages of the method.</w:t>
      </w:r>
    </w:p>
    <w:p w14:paraId="01D2ADE9" w14:textId="77777777" w:rsidR="008441B4" w:rsidRPr="00344114" w:rsidRDefault="008441B4" w:rsidP="008441B4">
      <w:pPr>
        <w:spacing w:after="0"/>
        <w:rPr>
          <w:i/>
        </w:rPr>
      </w:pPr>
      <w:r w:rsidRPr="00344114">
        <w:rPr>
          <w:i/>
        </w:rPr>
        <w:t xml:space="preserve">Response: </w:t>
      </w:r>
    </w:p>
    <w:p w14:paraId="0A667C98" w14:textId="77777777" w:rsidR="008441B4" w:rsidRPr="00344114" w:rsidRDefault="008441B4" w:rsidP="008441B4">
      <w:pPr>
        <w:spacing w:after="0"/>
        <w:rPr>
          <w:i/>
        </w:rPr>
      </w:pPr>
      <w:r w:rsidRPr="00344114">
        <w:rPr>
          <w:i/>
        </w:rPr>
        <w:t>The title has been altered to include the recovery of immune cells and meningeal tissue</w:t>
      </w:r>
    </w:p>
    <w:p w14:paraId="18C6887F" w14:textId="77777777" w:rsidR="008441B4" w:rsidRDefault="00940645" w:rsidP="008441B4">
      <w:pPr>
        <w:rPr>
          <w:b/>
        </w:rPr>
      </w:pPr>
      <w:r w:rsidRPr="00C64853">
        <w:rPr>
          <w:b/>
        </w:rPr>
        <w:br/>
        <w:t>The authors should make it clear somewhere in the keywords, summary, and/or abstract that this method is presented in mice. They may also want to include somewhere in the discussion whether they have validated their method in any other species.</w:t>
      </w:r>
    </w:p>
    <w:p w14:paraId="136F403B" w14:textId="12B320A6" w:rsidR="008441B4" w:rsidRPr="003B6BE5" w:rsidRDefault="00784E31" w:rsidP="008441B4">
      <w:pPr>
        <w:rPr>
          <w:i/>
        </w:rPr>
      </w:pPr>
      <w:r w:rsidRPr="003B6BE5">
        <w:rPr>
          <w:i/>
        </w:rPr>
        <w:t>Response</w:t>
      </w:r>
      <w:proofErr w:type="gramStart"/>
      <w:r w:rsidRPr="003B6BE5">
        <w:rPr>
          <w:i/>
        </w:rPr>
        <w:t>:</w:t>
      </w:r>
      <w:proofErr w:type="gramEnd"/>
      <w:r w:rsidR="00940645" w:rsidRPr="003B6BE5">
        <w:rPr>
          <w:b/>
          <w:i/>
        </w:rPr>
        <w:br/>
      </w:r>
      <w:r w:rsidRPr="003B6BE5">
        <w:rPr>
          <w:i/>
        </w:rPr>
        <w:t>T</w:t>
      </w:r>
      <w:r w:rsidR="008441B4" w:rsidRPr="003B6BE5">
        <w:rPr>
          <w:i/>
        </w:rPr>
        <w:t>he keywords</w:t>
      </w:r>
      <w:r w:rsidR="00F9131D" w:rsidRPr="003B6BE5">
        <w:rPr>
          <w:i/>
        </w:rPr>
        <w:t xml:space="preserve">, </w:t>
      </w:r>
      <w:r w:rsidR="008441B4" w:rsidRPr="003B6BE5">
        <w:rPr>
          <w:i/>
        </w:rPr>
        <w:t>abstract</w:t>
      </w:r>
      <w:r w:rsidR="00F9131D" w:rsidRPr="003B6BE5">
        <w:rPr>
          <w:i/>
        </w:rPr>
        <w:t xml:space="preserve"> (line 45), and introduction (line 88)</w:t>
      </w:r>
      <w:r w:rsidR="008441B4" w:rsidRPr="003B6BE5">
        <w:rPr>
          <w:i/>
        </w:rPr>
        <w:t xml:space="preserve"> have all been clarified to include the method is optimized on mice. In the results section, the age, sex, and str</w:t>
      </w:r>
      <w:r w:rsidR="007D5A11" w:rsidRPr="003B6BE5">
        <w:rPr>
          <w:i/>
        </w:rPr>
        <w:t>ain of mice used has been added (</w:t>
      </w:r>
      <w:r w:rsidR="00FD1CB5" w:rsidRPr="003B6BE5">
        <w:rPr>
          <w:i/>
        </w:rPr>
        <w:t>line 43</w:t>
      </w:r>
      <w:r w:rsidR="007A6D22">
        <w:rPr>
          <w:i/>
        </w:rPr>
        <w:t>1</w:t>
      </w:r>
      <w:r w:rsidR="007D5A11" w:rsidRPr="003B6BE5">
        <w:rPr>
          <w:i/>
        </w:rPr>
        <w:t>)</w:t>
      </w:r>
      <w:r w:rsidR="00F9131D" w:rsidRPr="003B6BE5">
        <w:rPr>
          <w:i/>
        </w:rPr>
        <w:t>.</w:t>
      </w:r>
    </w:p>
    <w:p w14:paraId="2DFFC255" w14:textId="77777777" w:rsidR="008441B4" w:rsidRDefault="00940645" w:rsidP="008441B4">
      <w:pPr>
        <w:spacing w:after="0"/>
        <w:rPr>
          <w:b/>
        </w:rPr>
      </w:pPr>
      <w:r w:rsidRPr="00C64853">
        <w:rPr>
          <w:b/>
        </w:rPr>
        <w:br/>
        <w:t>There are a lot of acronyms, not all of which are standard. I would suggest adding table of acronyms for easy reference.</w:t>
      </w:r>
    </w:p>
    <w:p w14:paraId="47CEFD20" w14:textId="77777777" w:rsidR="008441B4" w:rsidRPr="008441B4" w:rsidRDefault="00940645" w:rsidP="008441B4">
      <w:pPr>
        <w:spacing w:after="0"/>
        <w:rPr>
          <w:i/>
        </w:rPr>
      </w:pPr>
      <w:r w:rsidRPr="00C64853">
        <w:rPr>
          <w:b/>
        </w:rPr>
        <w:br/>
      </w:r>
      <w:r w:rsidR="008441B4" w:rsidRPr="008441B4">
        <w:rPr>
          <w:i/>
        </w:rPr>
        <w:t>Response:</w:t>
      </w:r>
    </w:p>
    <w:p w14:paraId="6AD18655" w14:textId="77777777" w:rsidR="008441B4" w:rsidRPr="008441B4" w:rsidRDefault="008441B4" w:rsidP="008441B4">
      <w:pPr>
        <w:spacing w:after="0"/>
        <w:rPr>
          <w:i/>
        </w:rPr>
      </w:pPr>
      <w:r w:rsidRPr="008441B4">
        <w:rPr>
          <w:i/>
        </w:rPr>
        <w:lastRenderedPageBreak/>
        <w:t xml:space="preserve">We agree with the reviewer’s comment, however, all acronyms have been fully described in the text. We contacted the editor regarding a table/summary of the acronyms, and the editor replied the acronyms should just be introduced within the text. We have verified that all acronyms were properly described in the text. </w:t>
      </w:r>
    </w:p>
    <w:p w14:paraId="031B5AFA" w14:textId="77777777" w:rsidR="00385C71" w:rsidRDefault="00940645">
      <w:r w:rsidRPr="00C64853">
        <w:rPr>
          <w:b/>
        </w:rPr>
        <w:br/>
        <w:t>I find the introduction and discussion overly long for this type of paper. I suggest the authors may be able to cut them down by as much as half.</w:t>
      </w:r>
    </w:p>
    <w:p w14:paraId="4B7DD21B" w14:textId="77777777" w:rsidR="008441B4" w:rsidRPr="007D5A11" w:rsidRDefault="008441B4" w:rsidP="003B6BE5">
      <w:pPr>
        <w:spacing w:after="0"/>
        <w:rPr>
          <w:i/>
        </w:rPr>
      </w:pPr>
      <w:r w:rsidRPr="007D5A11">
        <w:rPr>
          <w:i/>
        </w:rPr>
        <w:t>Response:</w:t>
      </w:r>
    </w:p>
    <w:p w14:paraId="34F232DF" w14:textId="77777777" w:rsidR="00C64853" w:rsidRPr="00C96285" w:rsidRDefault="008441B4" w:rsidP="003B6BE5">
      <w:pPr>
        <w:spacing w:after="0"/>
        <w:rPr>
          <w:i/>
        </w:rPr>
      </w:pPr>
      <w:r w:rsidRPr="007D5A11">
        <w:rPr>
          <w:i/>
        </w:rPr>
        <w:t xml:space="preserve">The introduction and discussion are designed to answer the journal’s desired points to be addressed in each section of the text. We have removed any extraneous information </w:t>
      </w:r>
      <w:r w:rsidR="00C96285">
        <w:rPr>
          <w:i/>
        </w:rPr>
        <w:t xml:space="preserve">from the introduction to shorten the paper. We feel the discussion points need to remain the same to address </w:t>
      </w:r>
      <w:proofErr w:type="spellStart"/>
      <w:r w:rsidR="00C96285">
        <w:rPr>
          <w:i/>
        </w:rPr>
        <w:t>JoVE’s</w:t>
      </w:r>
      <w:proofErr w:type="spellEnd"/>
      <w:r w:rsidR="00C96285">
        <w:rPr>
          <w:i/>
        </w:rPr>
        <w:t xml:space="preserve"> desired points. If any point/topic in the discussion is seen as extraneous by the reviewer, we would be willing to exclude it from the discussion.</w:t>
      </w:r>
      <w:r w:rsidRPr="008441B4">
        <w:rPr>
          <w:i/>
        </w:rPr>
        <w:t xml:space="preserve">  </w:t>
      </w:r>
      <w:r w:rsidR="00940645">
        <w:br/>
      </w:r>
      <w:r w:rsidR="00940645">
        <w:br/>
      </w:r>
      <w:r w:rsidR="00940645" w:rsidRPr="00265087">
        <w:rPr>
          <w:b/>
        </w:rPr>
        <w:t>Reviewer #2</w:t>
      </w:r>
      <w:proofErr w:type="gramStart"/>
      <w:r w:rsidR="00940645" w:rsidRPr="00265087">
        <w:rPr>
          <w:b/>
        </w:rPr>
        <w:t>:</w:t>
      </w:r>
      <w:proofErr w:type="gramEnd"/>
      <w:r w:rsidR="00940645" w:rsidRPr="00265087">
        <w:rPr>
          <w:b/>
        </w:rPr>
        <w:br/>
      </w:r>
      <w:r w:rsidR="00940645" w:rsidRPr="00265087">
        <w:rPr>
          <w:b/>
        </w:rPr>
        <w:br/>
        <w:t>Manuscript Summary:</w:t>
      </w:r>
      <w:r w:rsidR="00940645" w:rsidRPr="00265087">
        <w:rPr>
          <w:b/>
        </w:rPr>
        <w:br/>
        <w:t>In this manuscript, the authors describe several methods that allow the analysis of meningeal, brain and spinal cord immunity, potentially the phenotype, function and localization of different immune cells that reside or were recruited to these different CNS tissues. Overall, the methodology is accurate. However, there are a few concerns that should be addressed to clarify certain methodological steps.</w:t>
      </w:r>
      <w:r w:rsidR="00940645">
        <w:br/>
      </w:r>
      <w:r w:rsidR="00940645">
        <w:br/>
      </w:r>
      <w:r w:rsidR="00940645" w:rsidRPr="00265087">
        <w:rPr>
          <w:b/>
        </w:rPr>
        <w:t>Major Concerns</w:t>
      </w:r>
      <w:proofErr w:type="gramStart"/>
      <w:r w:rsidR="00940645" w:rsidRPr="00265087">
        <w:rPr>
          <w:b/>
        </w:rPr>
        <w:t>:</w:t>
      </w:r>
      <w:proofErr w:type="gramEnd"/>
      <w:r w:rsidR="00940645">
        <w:br/>
      </w:r>
      <w:r w:rsidR="00940645">
        <w:br/>
      </w:r>
      <w:r w:rsidR="00940645" w:rsidRPr="00265087">
        <w:rPr>
          <w:b/>
        </w:rPr>
        <w:t>- In section 1.2.4, the authors describe that upon emersion in 30% sucrose, and sinking, the tissue can be stored in 30% sucrose at 4oC until embedding. I would strongly oppose storing the tissue in this solution for more than 24h, as this solution facilitates the growth of microorganisms (e.g. fungi). Preferably, the tissue should be embedded in 24h post sinking in the 30% sucrose solution.</w:t>
      </w:r>
    </w:p>
    <w:p w14:paraId="3A4A378F" w14:textId="77777777" w:rsidR="003B6BE5" w:rsidRDefault="003B6BE5" w:rsidP="00545232">
      <w:pPr>
        <w:spacing w:after="0"/>
        <w:rPr>
          <w:i/>
        </w:rPr>
      </w:pPr>
    </w:p>
    <w:p w14:paraId="4A96766B" w14:textId="5DDB1F3C" w:rsidR="00C64853" w:rsidRPr="00545232" w:rsidRDefault="00C64853" w:rsidP="00545232">
      <w:pPr>
        <w:spacing w:after="0"/>
        <w:rPr>
          <w:i/>
        </w:rPr>
      </w:pPr>
      <w:r w:rsidRPr="00545232">
        <w:rPr>
          <w:i/>
        </w:rPr>
        <w:t>Response:</w:t>
      </w:r>
    </w:p>
    <w:p w14:paraId="0949C5CF" w14:textId="77777777" w:rsidR="00545232" w:rsidRPr="00545232" w:rsidRDefault="00C64853" w:rsidP="00545232">
      <w:pPr>
        <w:spacing w:after="0"/>
        <w:rPr>
          <w:i/>
        </w:rPr>
      </w:pPr>
      <w:r w:rsidRPr="00265087">
        <w:rPr>
          <w:i/>
        </w:rPr>
        <w:t>The reviewer is correct that prolonged storage in sucrose solutions facilitates</w:t>
      </w:r>
      <w:r w:rsidR="00545232" w:rsidRPr="00265087">
        <w:rPr>
          <w:i/>
        </w:rPr>
        <w:t xml:space="preserve"> growth of microorganisms. We have clarified that mounting should proceed shortly after sinking of the tissue in 30% sucrose on </w:t>
      </w:r>
      <w:r w:rsidR="00545232" w:rsidRPr="00C96285">
        <w:rPr>
          <w:i/>
        </w:rPr>
        <w:t>lines</w:t>
      </w:r>
      <w:r w:rsidR="00C96285">
        <w:rPr>
          <w:i/>
        </w:rPr>
        <w:t xml:space="preserve"> (lines 185-186)</w:t>
      </w:r>
      <w:r w:rsidR="00545232" w:rsidRPr="00C96285">
        <w:rPr>
          <w:i/>
        </w:rPr>
        <w:t xml:space="preserve">. </w:t>
      </w:r>
      <w:r w:rsidR="00545232" w:rsidRPr="00265087">
        <w:rPr>
          <w:i/>
        </w:rPr>
        <w:t xml:space="preserve">We have not provided a 24 hour limit, as in our experience, decalcified brains or spinal cords may take more than 24 hours to sink. A note has been added to avoid prolonged storage in sucrose solutions </w:t>
      </w:r>
      <w:r w:rsidR="00884FB3" w:rsidRPr="00265087">
        <w:rPr>
          <w:i/>
        </w:rPr>
        <w:t>to avoid</w:t>
      </w:r>
      <w:r w:rsidR="00545232" w:rsidRPr="00265087">
        <w:rPr>
          <w:i/>
        </w:rPr>
        <w:t xml:space="preserve"> microorganism growth</w:t>
      </w:r>
      <w:r w:rsidR="00C96285">
        <w:rPr>
          <w:i/>
        </w:rPr>
        <w:t xml:space="preserve"> on lines 190-192</w:t>
      </w:r>
      <w:r w:rsidR="00545232" w:rsidRPr="00265087">
        <w:rPr>
          <w:i/>
        </w:rPr>
        <w:t>.</w:t>
      </w:r>
      <w:r w:rsidR="00545232">
        <w:rPr>
          <w:i/>
        </w:rPr>
        <w:t xml:space="preserve"> </w:t>
      </w:r>
    </w:p>
    <w:p w14:paraId="6E364EFE" w14:textId="77777777" w:rsidR="00545232" w:rsidRPr="00265087" w:rsidRDefault="00C64853">
      <w:pPr>
        <w:rPr>
          <w:b/>
        </w:rPr>
      </w:pPr>
      <w:r>
        <w:t xml:space="preserve"> </w:t>
      </w:r>
      <w:r w:rsidR="00940645">
        <w:br/>
      </w:r>
      <w:r w:rsidR="00940645" w:rsidRPr="00265087">
        <w:rPr>
          <w:b/>
        </w:rPr>
        <w:t xml:space="preserve">- The process of peeling the meninges (mostly dura and arachnoid layers) from the skull cap is not trivial and requires a lot of training and practice. </w:t>
      </w:r>
      <w:proofErr w:type="spellStart"/>
      <w:proofErr w:type="gramStart"/>
      <w:r w:rsidR="00940645" w:rsidRPr="00265087">
        <w:rPr>
          <w:b/>
        </w:rPr>
        <w:t>Specially</w:t>
      </w:r>
      <w:proofErr w:type="spellEnd"/>
      <w:proofErr w:type="gramEnd"/>
      <w:r w:rsidR="00940645" w:rsidRPr="00265087">
        <w:rPr>
          <w:b/>
        </w:rPr>
        <w:t xml:space="preserve"> if the researchers are peeling "fresh", unfixed meninges for further processing and analysis of single-cell suspensions by flow cytometry or for single-cell RNA-</w:t>
      </w:r>
      <w:proofErr w:type="spellStart"/>
      <w:r w:rsidR="00940645" w:rsidRPr="00265087">
        <w:rPr>
          <w:b/>
        </w:rPr>
        <w:t>seq</w:t>
      </w:r>
      <w:proofErr w:type="spellEnd"/>
      <w:r w:rsidR="00940645" w:rsidRPr="00265087">
        <w:rPr>
          <w:b/>
        </w:rPr>
        <w:t xml:space="preserve"> experiments. This should highlighted, so that the readers are aware of the difficulty of this procedure. It is essential that the authors provide a video where it is evident how to collect a skull cap and peel meningeal </w:t>
      </w:r>
      <w:proofErr w:type="spellStart"/>
      <w:r w:rsidR="00940645" w:rsidRPr="00265087">
        <w:rPr>
          <w:b/>
        </w:rPr>
        <w:t>dura+arachnoid</w:t>
      </w:r>
      <w:proofErr w:type="spellEnd"/>
      <w:r w:rsidR="00940645" w:rsidRPr="00265087">
        <w:rPr>
          <w:b/>
        </w:rPr>
        <w:t>, as well as how an acceptable "fresh" or fixed meningeal whole mount should look like.</w:t>
      </w:r>
    </w:p>
    <w:p w14:paraId="34815A57" w14:textId="77777777" w:rsidR="00545232" w:rsidRPr="00265087" w:rsidRDefault="00545232" w:rsidP="00265087">
      <w:pPr>
        <w:spacing w:after="0"/>
        <w:rPr>
          <w:i/>
        </w:rPr>
      </w:pPr>
      <w:r w:rsidRPr="00265087">
        <w:rPr>
          <w:i/>
        </w:rPr>
        <w:lastRenderedPageBreak/>
        <w:t>Response:</w:t>
      </w:r>
    </w:p>
    <w:p w14:paraId="61737D04" w14:textId="2AB7A747" w:rsidR="00545232" w:rsidRPr="00265087" w:rsidRDefault="00265087" w:rsidP="00265087">
      <w:pPr>
        <w:spacing w:after="0"/>
        <w:rPr>
          <w:i/>
        </w:rPr>
      </w:pPr>
      <w:r w:rsidRPr="00C96285">
        <w:rPr>
          <w:i/>
        </w:rPr>
        <w:t>We agree with the reviewer that</w:t>
      </w:r>
      <w:r w:rsidR="00FD1CB5">
        <w:rPr>
          <w:i/>
        </w:rPr>
        <w:t xml:space="preserve"> the</w:t>
      </w:r>
      <w:r w:rsidRPr="00C96285">
        <w:rPr>
          <w:i/>
        </w:rPr>
        <w:t xml:space="preserve"> extraction </w:t>
      </w:r>
      <w:r w:rsidR="00FD1CB5">
        <w:rPr>
          <w:i/>
        </w:rPr>
        <w:t xml:space="preserve">of </w:t>
      </w:r>
      <w:r w:rsidRPr="00C96285">
        <w:rPr>
          <w:i/>
        </w:rPr>
        <w:t xml:space="preserve">the meninges is a difficult process. We also </w:t>
      </w:r>
      <w:r w:rsidR="007D5A11" w:rsidRPr="00C96285">
        <w:rPr>
          <w:i/>
        </w:rPr>
        <w:t xml:space="preserve">would like to </w:t>
      </w:r>
      <w:r w:rsidRPr="00C96285">
        <w:rPr>
          <w:i/>
        </w:rPr>
        <w:t xml:space="preserve">emphasize </w:t>
      </w:r>
      <w:r w:rsidR="00FD1CB5">
        <w:rPr>
          <w:i/>
        </w:rPr>
        <w:t xml:space="preserve">that </w:t>
      </w:r>
      <w:r w:rsidR="00C96285" w:rsidRPr="00C96285">
        <w:rPr>
          <w:i/>
        </w:rPr>
        <w:t xml:space="preserve">because this is a difficult process, a video protocol is urgently needed to visualize the </w:t>
      </w:r>
      <w:r w:rsidRPr="00C96285">
        <w:rPr>
          <w:i/>
        </w:rPr>
        <w:t xml:space="preserve">real-time extraction of the meninges. </w:t>
      </w:r>
      <w:r w:rsidR="00545232" w:rsidRPr="00C96285">
        <w:rPr>
          <w:i/>
        </w:rPr>
        <w:t xml:space="preserve">We have </w:t>
      </w:r>
      <w:r w:rsidRPr="00C96285">
        <w:rPr>
          <w:i/>
        </w:rPr>
        <w:t xml:space="preserve">indicated </w:t>
      </w:r>
      <w:r w:rsidR="00545232" w:rsidRPr="00C96285">
        <w:rPr>
          <w:i/>
        </w:rPr>
        <w:t xml:space="preserve">in the Note in section </w:t>
      </w:r>
      <w:r w:rsidRPr="00C96285">
        <w:rPr>
          <w:i/>
        </w:rPr>
        <w:t>2.3.1</w:t>
      </w:r>
      <w:r w:rsidR="00545232" w:rsidRPr="00C96285">
        <w:rPr>
          <w:i/>
        </w:rPr>
        <w:t xml:space="preserve"> that </w:t>
      </w:r>
      <w:r w:rsidRPr="00C96285">
        <w:rPr>
          <w:i/>
        </w:rPr>
        <w:t xml:space="preserve">meninges </w:t>
      </w:r>
      <w:r w:rsidR="00545232" w:rsidRPr="00C96285">
        <w:rPr>
          <w:i/>
        </w:rPr>
        <w:t xml:space="preserve">isolation </w:t>
      </w:r>
      <w:r w:rsidRPr="00C96285">
        <w:rPr>
          <w:i/>
        </w:rPr>
        <w:t xml:space="preserve">for single cell suspensions </w:t>
      </w:r>
      <w:r w:rsidR="00545232" w:rsidRPr="00C96285">
        <w:rPr>
          <w:i/>
        </w:rPr>
        <w:t>may be difficult and a dissecting scope may be required</w:t>
      </w:r>
      <w:r w:rsidR="00C96285" w:rsidRPr="00C96285">
        <w:rPr>
          <w:i/>
        </w:rPr>
        <w:t xml:space="preserve"> (lines 25</w:t>
      </w:r>
      <w:r w:rsidR="00FD1CB5">
        <w:rPr>
          <w:i/>
        </w:rPr>
        <w:t>7</w:t>
      </w:r>
      <w:r w:rsidR="00C96285" w:rsidRPr="00C96285">
        <w:rPr>
          <w:i/>
        </w:rPr>
        <w:t>-25</w:t>
      </w:r>
      <w:r w:rsidR="00FD1CB5">
        <w:rPr>
          <w:i/>
        </w:rPr>
        <w:t>9</w:t>
      </w:r>
      <w:r w:rsidR="00C96285" w:rsidRPr="00C96285">
        <w:rPr>
          <w:i/>
        </w:rPr>
        <w:t>)</w:t>
      </w:r>
      <w:r w:rsidR="00545232" w:rsidRPr="00C96285">
        <w:rPr>
          <w:i/>
        </w:rPr>
        <w:t>.</w:t>
      </w:r>
      <w:r w:rsidRPr="00C96285">
        <w:rPr>
          <w:i/>
        </w:rPr>
        <w:t xml:space="preserve"> The training/practice required for isolating meninges is also highlighted in the discussion on </w:t>
      </w:r>
      <w:r w:rsidR="00C96285" w:rsidRPr="00C96285">
        <w:rPr>
          <w:i/>
        </w:rPr>
        <w:t xml:space="preserve">lines </w:t>
      </w:r>
      <w:r w:rsidR="007A6D22">
        <w:rPr>
          <w:i/>
        </w:rPr>
        <w:t>553</w:t>
      </w:r>
      <w:r w:rsidR="00FD1CB5">
        <w:rPr>
          <w:i/>
        </w:rPr>
        <w:t>-56</w:t>
      </w:r>
      <w:r w:rsidR="007A6D22">
        <w:rPr>
          <w:i/>
        </w:rPr>
        <w:t>2</w:t>
      </w:r>
      <w:r w:rsidRPr="00C96285">
        <w:rPr>
          <w:i/>
        </w:rPr>
        <w:t xml:space="preserve">. </w:t>
      </w:r>
      <w:r w:rsidR="00545232" w:rsidRPr="00C96285">
        <w:rPr>
          <w:i/>
        </w:rPr>
        <w:t xml:space="preserve"> The isolation of meninges is </w:t>
      </w:r>
      <w:r w:rsidRPr="00C96285">
        <w:rPr>
          <w:i/>
        </w:rPr>
        <w:t>a key procedure for this protocol and is intended to be filmed as indicated by the highlighted text</w:t>
      </w:r>
      <w:r w:rsidR="00C96285" w:rsidRPr="00C96285">
        <w:rPr>
          <w:i/>
        </w:rPr>
        <w:t xml:space="preserve"> in section 2.3.</w:t>
      </w:r>
    </w:p>
    <w:p w14:paraId="268FF23F" w14:textId="77777777" w:rsidR="00341E9B" w:rsidRPr="00341E9B" w:rsidRDefault="00940645">
      <w:pPr>
        <w:rPr>
          <w:b/>
        </w:rPr>
      </w:pPr>
      <w:r w:rsidRPr="00341E9B">
        <w:rPr>
          <w:b/>
        </w:rPr>
        <w:br/>
        <w:t xml:space="preserve">- The authors present representative flow cytometry data. However, there are no details about the antibodies used, or the solutions and procedures followed to perform the viability and extracellular </w:t>
      </w:r>
      <w:proofErr w:type="spellStart"/>
      <w:r w:rsidRPr="00341E9B">
        <w:rPr>
          <w:b/>
        </w:rPr>
        <w:t>stainings</w:t>
      </w:r>
      <w:proofErr w:type="spellEnd"/>
      <w:r w:rsidRPr="00341E9B">
        <w:rPr>
          <w:b/>
        </w:rPr>
        <w:t xml:space="preserve"> for cell phenotyping. Were live cells distinguished by flow cytometry by staining with viability dyes? The authors should provide alternative methodology and representative data, where staining using viability dyes (</w:t>
      </w:r>
      <w:proofErr w:type="spellStart"/>
      <w:r w:rsidRPr="00341E9B">
        <w:rPr>
          <w:b/>
        </w:rPr>
        <w:t>ZombieNIR</w:t>
      </w:r>
      <w:proofErr w:type="spellEnd"/>
      <w:r w:rsidRPr="00341E9B">
        <w:rPr>
          <w:b/>
        </w:rPr>
        <w:t xml:space="preserve"> or </w:t>
      </w:r>
      <w:proofErr w:type="spellStart"/>
      <w:r w:rsidRPr="00341E9B">
        <w:rPr>
          <w:b/>
        </w:rPr>
        <w:t>ZombieAQUA</w:t>
      </w:r>
      <w:proofErr w:type="spellEnd"/>
      <w:r w:rsidRPr="00341E9B">
        <w:rPr>
          <w:b/>
        </w:rPr>
        <w:t xml:space="preserve">, </w:t>
      </w:r>
      <w:proofErr w:type="spellStart"/>
      <w:r w:rsidRPr="00341E9B">
        <w:rPr>
          <w:b/>
        </w:rPr>
        <w:t>BioLegend</w:t>
      </w:r>
      <w:proofErr w:type="spellEnd"/>
      <w:r w:rsidRPr="00341E9B">
        <w:rPr>
          <w:b/>
        </w:rPr>
        <w:t xml:space="preserve">) are used in combination with other extracellular staining using fluorescently-labeled primary antibodies. </w:t>
      </w:r>
    </w:p>
    <w:p w14:paraId="7B4D3506" w14:textId="77777777" w:rsidR="00341E9B" w:rsidRPr="00C96285" w:rsidRDefault="00341E9B" w:rsidP="00341E9B">
      <w:pPr>
        <w:spacing w:after="0"/>
        <w:rPr>
          <w:i/>
        </w:rPr>
      </w:pPr>
      <w:r w:rsidRPr="00C96285">
        <w:rPr>
          <w:i/>
        </w:rPr>
        <w:t xml:space="preserve">Response: </w:t>
      </w:r>
    </w:p>
    <w:p w14:paraId="5BF814B9" w14:textId="1478247D" w:rsidR="00341E9B" w:rsidRDefault="00341E9B" w:rsidP="00341E9B">
      <w:pPr>
        <w:spacing w:after="0"/>
        <w:rPr>
          <w:i/>
        </w:rPr>
      </w:pPr>
      <w:r w:rsidRPr="00C96285">
        <w:rPr>
          <w:i/>
        </w:rPr>
        <w:t xml:space="preserve">The cell viability dyes, antibodies, and protocol have been briefly described in the results section (lines </w:t>
      </w:r>
      <w:r w:rsidR="00FD1CB5">
        <w:rPr>
          <w:i/>
        </w:rPr>
        <w:t>4</w:t>
      </w:r>
      <w:r w:rsidR="007A6D22">
        <w:rPr>
          <w:i/>
        </w:rPr>
        <w:t>45</w:t>
      </w:r>
      <w:r w:rsidR="00FD1CB5">
        <w:rPr>
          <w:i/>
        </w:rPr>
        <w:t>-4</w:t>
      </w:r>
      <w:r w:rsidR="007A6D22">
        <w:rPr>
          <w:i/>
        </w:rPr>
        <w:t>51</w:t>
      </w:r>
      <w:r w:rsidR="00C96285" w:rsidRPr="00C96285">
        <w:rPr>
          <w:i/>
        </w:rPr>
        <w:t xml:space="preserve">). </w:t>
      </w:r>
      <w:r w:rsidRPr="00C96285">
        <w:rPr>
          <w:i/>
        </w:rPr>
        <w:t xml:space="preserve">References have also been given for a more complete description of the staining protocol. </w:t>
      </w:r>
      <w:r w:rsidR="00C96285" w:rsidRPr="00C96285">
        <w:rPr>
          <w:i/>
        </w:rPr>
        <w:t>Viability stains were used for initial live/dead gating and live cells we</w:t>
      </w:r>
      <w:r w:rsidR="00FD1CB5">
        <w:rPr>
          <w:i/>
        </w:rPr>
        <w:t>re assessed as noted on line 450-451</w:t>
      </w:r>
      <w:r w:rsidR="00C96285" w:rsidRPr="00C96285">
        <w:rPr>
          <w:i/>
        </w:rPr>
        <w:t xml:space="preserve">. </w:t>
      </w:r>
      <w:r w:rsidRPr="00C96285">
        <w:rPr>
          <w:i/>
        </w:rPr>
        <w:t>Antibodies, dyes, and buffers for this procedure have been added to the table of materials.</w:t>
      </w:r>
      <w:r w:rsidRPr="00341E9B">
        <w:rPr>
          <w:i/>
        </w:rPr>
        <w:t xml:space="preserve">  </w:t>
      </w:r>
    </w:p>
    <w:p w14:paraId="573FECA0" w14:textId="77777777" w:rsidR="00341E9B" w:rsidRPr="00341E9B" w:rsidRDefault="00341E9B" w:rsidP="00341E9B">
      <w:pPr>
        <w:spacing w:after="0"/>
        <w:rPr>
          <w:i/>
        </w:rPr>
      </w:pPr>
    </w:p>
    <w:p w14:paraId="4A6593C9" w14:textId="77777777" w:rsidR="00341E9B" w:rsidRPr="00341E9B" w:rsidRDefault="00940645">
      <w:pPr>
        <w:rPr>
          <w:b/>
        </w:rPr>
      </w:pPr>
      <w:r w:rsidRPr="00341E9B">
        <w:rPr>
          <w:b/>
        </w:rPr>
        <w:t xml:space="preserve">In certain conditions, activated microglia can upregulate CD45 (becoming CD45high); the authors should point this out, otherwise the representative gating strategy can be misleading. </w:t>
      </w:r>
    </w:p>
    <w:p w14:paraId="35E361CF" w14:textId="77777777" w:rsidR="00341E9B" w:rsidRPr="00341E9B" w:rsidRDefault="00341E9B" w:rsidP="00341E9B">
      <w:pPr>
        <w:spacing w:after="0"/>
        <w:rPr>
          <w:i/>
        </w:rPr>
      </w:pPr>
      <w:r w:rsidRPr="00341E9B">
        <w:rPr>
          <w:i/>
        </w:rPr>
        <w:t>Response:</w:t>
      </w:r>
    </w:p>
    <w:p w14:paraId="6F2C093B" w14:textId="77777777" w:rsidR="00341E9B" w:rsidRPr="00CA2F0C" w:rsidRDefault="00341E9B" w:rsidP="00CA2F0C">
      <w:pPr>
        <w:spacing w:after="0"/>
        <w:rPr>
          <w:i/>
        </w:rPr>
      </w:pPr>
      <w:r w:rsidRPr="00341E9B">
        <w:rPr>
          <w:i/>
        </w:rPr>
        <w:t>With regards CD45 expression, while activ</w:t>
      </w:r>
      <w:r w:rsidR="00ED5445">
        <w:rPr>
          <w:i/>
        </w:rPr>
        <w:t xml:space="preserve">ated microglia do express CD45 and it becomes upregulated during activation, </w:t>
      </w:r>
      <w:r w:rsidRPr="00341E9B">
        <w:rPr>
          <w:i/>
        </w:rPr>
        <w:t>we respectfully disagree with the reviewer that microglia upregulate CD45 to the level of CD45</w:t>
      </w:r>
      <w:r w:rsidRPr="00341E9B">
        <w:rPr>
          <w:i/>
          <w:vertAlign w:val="superscript"/>
        </w:rPr>
        <w:t>hi</w:t>
      </w:r>
      <w:r w:rsidRPr="00341E9B">
        <w:rPr>
          <w:i/>
        </w:rPr>
        <w:t xml:space="preserve"> infiltrating immune cells. </w:t>
      </w:r>
      <w:r w:rsidR="00ED5445">
        <w:rPr>
          <w:i/>
        </w:rPr>
        <w:t>Microglia, identified by TMEM119</w:t>
      </w:r>
      <w:r w:rsidR="000C5E0C">
        <w:rPr>
          <w:i/>
        </w:rPr>
        <w:fldChar w:fldCharType="begin"/>
      </w:r>
      <w:r w:rsidR="000C5E0C">
        <w:rPr>
          <w:i/>
        </w:rPr>
        <w:instrText xml:space="preserve"> ADDIN EN.CITE &lt;EndNote&gt;&lt;Cite&gt;&lt;Author&gt;Li&lt;/Author&gt;&lt;Year&gt;2018&lt;/Year&gt;&lt;RecNum&gt;2573&lt;/RecNum&gt;&lt;DisplayText&gt;&lt;style face="superscript"&gt;1&lt;/style&gt;&lt;/DisplayText&gt;&lt;record&gt;&lt;rec-number&gt;2573&lt;/rec-number&gt;&lt;foreign-keys&gt;&lt;key app="EN" db-id="92fdwz0pusevd5ev5t6pdtwt5a95ped9sxar" timestamp="1581024289" guid="8335c7fa-e7a0-431b-bc02-a0e511caea24"&gt;2573&lt;/key&gt;&lt;/foreign-keys&gt;&lt;ref-type name="Journal Article"&gt;17&lt;/ref-type&gt;&lt;contributors&gt;&lt;authors&gt;&lt;author&gt;Li, Q.&lt;/author&gt;&lt;author&gt;Lan, X.&lt;/author&gt;&lt;author&gt;Han, X.&lt;/author&gt;&lt;author&gt;Wang, J.&lt;/author&gt;&lt;/authors&gt;&lt;/contributors&gt;&lt;auth-address&gt;Department of Anesthesiology and Critical Care Medicine, The Johns Hopkins University School of Medicine, Baltimore, MD, United States.&lt;/auth-address&gt;&lt;titles&gt;&lt;title&gt;Expression of Tmem119/Sall1 and Ccr2/CD69 in FACS-Sorted Microglia- and Monocyte/Macrophage-Enriched Cell Populations After Intracerebral Hemorrhage&lt;/title&gt;&lt;secondary-title&gt;Front Cell Neurosci&lt;/secondary-title&gt;&lt;/titles&gt;&lt;periodical&gt;&lt;full-title&gt;Frontiers in Cellular Neuroscience&lt;/full-title&gt;&lt;abbr-1&gt;Front. Cell. Neurosci.&lt;/abbr-1&gt;&lt;abbr-2&gt;Front Cell Neurosci&lt;/abbr-2&gt;&lt;/periodical&gt;&lt;pages&gt;520&lt;/pages&gt;&lt;volume&gt;12&lt;/volume&gt;&lt;edition&gt;2019/01/29&lt;/edition&gt;&lt;keywords&gt;&lt;keyword&gt;fluorescent-activated cell sorting&lt;/keyword&gt;&lt;keyword&gt;intracerebral hemorrhage&lt;/keyword&gt;&lt;keyword&gt;magnetic-activated cell separation&lt;/keyword&gt;&lt;keyword&gt;microglia&lt;/keyword&gt;&lt;keyword&gt;monocyte-derived macrophage&lt;/keyword&gt;&lt;/keywords&gt;&lt;dates&gt;&lt;year&gt;2018&lt;/year&gt;&lt;/dates&gt;&lt;isbn&gt;1662-5102 (Print)&amp;#xD;1662-5102 (Linking)&lt;/isbn&gt;&lt;accession-num&gt;30687011&lt;/accession-num&gt;&lt;urls&gt;&lt;related-urls&gt;&lt;url&gt;https://www.ncbi.nlm.nih.gov/pubmed/30687011&lt;/url&gt;&lt;/related-urls&gt;&lt;/urls&gt;&lt;custom2&gt;PMC6333739&lt;/custom2&gt;&lt;electronic-resource-num&gt;10.3389/fncel.2018.00520&lt;/electronic-resource-num&gt;&lt;/record&gt;&lt;/Cite&gt;&lt;/EndNote&gt;</w:instrText>
      </w:r>
      <w:r w:rsidR="000C5E0C">
        <w:rPr>
          <w:i/>
        </w:rPr>
        <w:fldChar w:fldCharType="separate"/>
      </w:r>
      <w:r w:rsidR="000C5E0C" w:rsidRPr="000C5E0C">
        <w:rPr>
          <w:i/>
          <w:noProof/>
          <w:vertAlign w:val="superscript"/>
        </w:rPr>
        <w:t>1</w:t>
      </w:r>
      <w:r w:rsidR="000C5E0C">
        <w:rPr>
          <w:i/>
        </w:rPr>
        <w:fldChar w:fldCharType="end"/>
      </w:r>
      <w:r w:rsidR="000C5E0C" w:rsidRPr="000C5E0C">
        <w:rPr>
          <w:i/>
          <w:vertAlign w:val="superscript"/>
        </w:rPr>
        <w:t>,</w:t>
      </w:r>
      <w:r w:rsidR="000C5E0C">
        <w:rPr>
          <w:i/>
        </w:rPr>
        <w:fldChar w:fldCharType="begin">
          <w:fldData xml:space="preserve">PEVuZE5vdGU+PENpdGU+PEF1dGhvcj5Tb3VzYTwvQXV0aG9yPjxZZWFyPjIwMTg8L1llYXI+PFJl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</w:fldData>
        </w:fldChar>
      </w:r>
      <w:r w:rsidR="000C5E0C">
        <w:rPr>
          <w:i/>
        </w:rPr>
        <w:instrText xml:space="preserve"> ADDIN EN.CITE </w:instrText>
      </w:r>
      <w:r w:rsidR="000C5E0C">
        <w:rPr>
          <w:i/>
        </w:rPr>
        <w:fldChar w:fldCharType="begin">
          <w:fldData xml:space="preserve">PEVuZE5vdGU+PENpdGU+PEF1dGhvcj5Tb3VzYTwvQXV0aG9yPjxZZWFyPjIwMTg8L1llYXI+PFJl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</w:fldData>
        </w:fldChar>
      </w:r>
      <w:r w:rsidR="000C5E0C">
        <w:rPr>
          <w:i/>
        </w:rPr>
        <w:instrText xml:space="preserve"> ADDIN EN.CITE.DATA </w:instrText>
      </w:r>
      <w:r w:rsidR="000C5E0C">
        <w:rPr>
          <w:i/>
        </w:rPr>
      </w:r>
      <w:r w:rsidR="000C5E0C">
        <w:rPr>
          <w:i/>
        </w:rPr>
        <w:fldChar w:fldCharType="end"/>
      </w:r>
      <w:r w:rsidR="000C5E0C">
        <w:rPr>
          <w:i/>
        </w:rPr>
      </w:r>
      <w:r w:rsidR="000C5E0C">
        <w:rPr>
          <w:i/>
        </w:rPr>
        <w:fldChar w:fldCharType="separate"/>
      </w:r>
      <w:r w:rsidR="000C5E0C" w:rsidRPr="000C5E0C">
        <w:rPr>
          <w:i/>
          <w:noProof/>
          <w:vertAlign w:val="superscript"/>
        </w:rPr>
        <w:t>2,3</w:t>
      </w:r>
      <w:r w:rsidR="000C5E0C">
        <w:rPr>
          <w:i/>
        </w:rPr>
        <w:fldChar w:fldCharType="end"/>
      </w:r>
      <w:r w:rsidR="00ED5445">
        <w:rPr>
          <w:i/>
        </w:rPr>
        <w:t>and CXC3CR1</w:t>
      </w:r>
      <w:r w:rsidR="000C5E0C">
        <w:rPr>
          <w:i/>
        </w:rPr>
        <w:fldChar w:fldCharType="begin">
          <w:fldData xml:space="preserve">PEVuZE5vdGU+PENpdGU+PEF1dGhvcj5NaXp1dGFuaTwvQXV0aG9yPjxZZWFyPjIwMTI8L1llYXI+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</w:fldData>
        </w:fldChar>
      </w:r>
      <w:r w:rsidR="000C5E0C">
        <w:rPr>
          <w:i/>
        </w:rPr>
        <w:instrText xml:space="preserve"> ADDIN EN.CITE </w:instrText>
      </w:r>
      <w:r w:rsidR="000C5E0C">
        <w:rPr>
          <w:i/>
        </w:rPr>
        <w:fldChar w:fldCharType="begin">
          <w:fldData xml:space="preserve">PEVuZE5vdGU+PENpdGU+PEF1dGhvcj5NaXp1dGFuaTwvQXV0aG9yPjxZZWFyPjIwMTI8L1llYXI+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</w:fldData>
        </w:fldChar>
      </w:r>
      <w:r w:rsidR="000C5E0C">
        <w:rPr>
          <w:i/>
        </w:rPr>
        <w:instrText xml:space="preserve"> ADDIN EN.CITE.DATA </w:instrText>
      </w:r>
      <w:r w:rsidR="000C5E0C">
        <w:rPr>
          <w:i/>
        </w:rPr>
      </w:r>
      <w:r w:rsidR="000C5E0C">
        <w:rPr>
          <w:i/>
        </w:rPr>
        <w:fldChar w:fldCharType="end"/>
      </w:r>
      <w:r w:rsidR="000C5E0C">
        <w:rPr>
          <w:i/>
        </w:rPr>
      </w:r>
      <w:r w:rsidR="000C5E0C">
        <w:rPr>
          <w:i/>
        </w:rPr>
        <w:fldChar w:fldCharType="separate"/>
      </w:r>
      <w:r w:rsidR="000C5E0C" w:rsidRPr="000C5E0C">
        <w:rPr>
          <w:i/>
          <w:noProof/>
          <w:vertAlign w:val="superscript"/>
        </w:rPr>
        <w:t>2-4</w:t>
      </w:r>
      <w:r w:rsidR="000C5E0C">
        <w:rPr>
          <w:i/>
        </w:rPr>
        <w:fldChar w:fldCharType="end"/>
      </w:r>
      <w:r w:rsidR="00ED5445">
        <w:rPr>
          <w:i/>
        </w:rPr>
        <w:t>, express CD45 at lo/</w:t>
      </w:r>
      <w:proofErr w:type="spellStart"/>
      <w:r w:rsidR="00ED5445">
        <w:rPr>
          <w:i/>
        </w:rPr>
        <w:t>int</w:t>
      </w:r>
      <w:proofErr w:type="spellEnd"/>
      <w:r w:rsidR="00ED5445">
        <w:rPr>
          <w:i/>
        </w:rPr>
        <w:t xml:space="preserve"> levels</w:t>
      </w:r>
      <w:r w:rsidR="000C5E0C">
        <w:rPr>
          <w:i/>
        </w:rPr>
        <w:t xml:space="preserve"> by flow cytometry</w:t>
      </w:r>
      <w:r w:rsidR="00ED5445">
        <w:rPr>
          <w:i/>
        </w:rPr>
        <w:t xml:space="preserve"> in steady state and in inflammatory conditions</w:t>
      </w:r>
      <w:r w:rsidR="000C5E0C">
        <w:rPr>
          <w:i/>
        </w:rPr>
        <w:fldChar w:fldCharType="begin">
          <w:fldData xml:space="preserve">PEVuZE5vdGU+PENpdGU+PEF1dGhvcj5Tb3VzYTwvQXV0aG9yPjxZZWFyPjIwMTg8L1llYXI+PFJl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</w:fldData>
        </w:fldChar>
      </w:r>
      <w:r w:rsidR="00C658E8">
        <w:rPr>
          <w:i/>
        </w:rPr>
        <w:instrText xml:space="preserve"> ADDIN EN.CITE </w:instrText>
      </w:r>
      <w:r w:rsidR="00C658E8">
        <w:rPr>
          <w:i/>
        </w:rPr>
        <w:fldChar w:fldCharType="begin">
          <w:fldData xml:space="preserve">PEVuZE5vdGU+PENpdGU+PEF1dGhvcj5Tb3VzYTwvQXV0aG9yPjxZZWFyPjIwMTg8L1llYXI+PFJl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</w:fldData>
        </w:fldChar>
      </w:r>
      <w:r w:rsidR="00C658E8">
        <w:rPr>
          <w:i/>
        </w:rPr>
        <w:instrText xml:space="preserve"> ADDIN EN.CITE.DATA </w:instrText>
      </w:r>
      <w:r w:rsidR="00C658E8">
        <w:rPr>
          <w:i/>
        </w:rPr>
      </w:r>
      <w:r w:rsidR="00C658E8">
        <w:rPr>
          <w:i/>
        </w:rPr>
        <w:fldChar w:fldCharType="end"/>
      </w:r>
      <w:r w:rsidR="000C5E0C">
        <w:rPr>
          <w:i/>
        </w:rPr>
      </w:r>
      <w:r w:rsidR="000C5E0C">
        <w:rPr>
          <w:i/>
        </w:rPr>
        <w:fldChar w:fldCharType="separate"/>
      </w:r>
      <w:r w:rsidR="000C5E0C" w:rsidRPr="000C5E0C">
        <w:rPr>
          <w:i/>
          <w:noProof/>
          <w:vertAlign w:val="superscript"/>
        </w:rPr>
        <w:t>1-6</w:t>
      </w:r>
      <w:r w:rsidR="000C5E0C">
        <w:rPr>
          <w:i/>
        </w:rPr>
        <w:fldChar w:fldCharType="end"/>
      </w:r>
      <w:r w:rsidR="00ED5445">
        <w:rPr>
          <w:i/>
        </w:rPr>
        <w:t xml:space="preserve">. </w:t>
      </w:r>
    </w:p>
    <w:p w14:paraId="076AFDC5" w14:textId="77777777" w:rsidR="00CA2F0C" w:rsidRDefault="00CA2F0C">
      <w:pPr>
        <w:rPr>
          <w:i/>
        </w:rPr>
      </w:pPr>
      <w:r w:rsidRPr="00CA2F0C">
        <w:rPr>
          <w:i/>
        </w:rPr>
        <w:t>References:</w:t>
      </w:r>
    </w:p>
    <w:p w14:paraId="2E96203F" w14:textId="77777777" w:rsidR="00341903" w:rsidRPr="00CA2F0C" w:rsidRDefault="00341903" w:rsidP="00341903">
      <w:pPr>
        <w:pStyle w:val="EndNoteBibliography"/>
        <w:spacing w:after="0"/>
        <w:ind w:left="720" w:hanging="720"/>
      </w:pPr>
      <w:r w:rsidRPr="00CA2F0C">
        <w:t>1</w:t>
      </w:r>
      <w:r w:rsidRPr="00CA2F0C">
        <w:tab/>
        <w:t xml:space="preserve">Li, Q., Lan, X., Han, X. &amp; Wang, J. Expression of Tmem119/Sall1 and Ccr2/CD69 in FACS-Sorted Microglia- and Monocyte/Macrophage-Enriched Cell Populations After Intracerebral Hemorrhage. </w:t>
      </w:r>
      <w:r w:rsidRPr="00CA2F0C">
        <w:rPr>
          <w:i/>
        </w:rPr>
        <w:t>Frontiers in Cellular Neuroscience.</w:t>
      </w:r>
      <w:r w:rsidRPr="00CA2F0C">
        <w:t xml:space="preserve"> </w:t>
      </w:r>
      <w:r w:rsidRPr="00CA2F0C">
        <w:rPr>
          <w:b/>
        </w:rPr>
        <w:t>12</w:t>
      </w:r>
      <w:r w:rsidRPr="00CA2F0C">
        <w:t xml:space="preserve"> 520, (2018).</w:t>
      </w:r>
    </w:p>
    <w:p w14:paraId="505FD4C5" w14:textId="77777777" w:rsidR="00341903" w:rsidRPr="00CA2F0C" w:rsidRDefault="00341903" w:rsidP="00341903">
      <w:pPr>
        <w:pStyle w:val="EndNoteBibliography"/>
        <w:spacing w:after="0"/>
        <w:ind w:left="720" w:hanging="720"/>
      </w:pPr>
      <w:r w:rsidRPr="00CA2F0C">
        <w:t>2</w:t>
      </w:r>
      <w:r w:rsidRPr="00CA2F0C">
        <w:tab/>
        <w:t>Sousa, C.</w:t>
      </w:r>
      <w:r w:rsidRPr="00CA2F0C">
        <w:rPr>
          <w:i/>
        </w:rPr>
        <w:t xml:space="preserve"> et al.</w:t>
      </w:r>
      <w:r w:rsidRPr="00CA2F0C">
        <w:t xml:space="preserve"> Single-cell transcriptomics reveals distinct inflammation-induced microglia signatures. </w:t>
      </w:r>
      <w:r w:rsidRPr="00CA2F0C">
        <w:rPr>
          <w:i/>
        </w:rPr>
        <w:t>EMBO Reports.</w:t>
      </w:r>
      <w:r w:rsidRPr="00CA2F0C">
        <w:t xml:space="preserve"> </w:t>
      </w:r>
      <w:r w:rsidRPr="00CA2F0C">
        <w:rPr>
          <w:b/>
        </w:rPr>
        <w:t>19</w:t>
      </w:r>
      <w:r w:rsidRPr="00CA2F0C">
        <w:t xml:space="preserve"> (11), (2018).</w:t>
      </w:r>
    </w:p>
    <w:p w14:paraId="07727923" w14:textId="77777777" w:rsidR="00341903" w:rsidRPr="00CA2F0C" w:rsidRDefault="00341903" w:rsidP="00341903">
      <w:pPr>
        <w:pStyle w:val="EndNoteBibliography"/>
        <w:spacing w:after="0"/>
        <w:ind w:left="720" w:hanging="720"/>
      </w:pPr>
      <w:r w:rsidRPr="00CA2F0C">
        <w:t>3</w:t>
      </w:r>
      <w:r w:rsidRPr="00CA2F0C">
        <w:tab/>
        <w:t>Li, Q.</w:t>
      </w:r>
      <w:r w:rsidRPr="00CA2F0C">
        <w:rPr>
          <w:i/>
        </w:rPr>
        <w:t xml:space="preserve"> et al.</w:t>
      </w:r>
      <w:r w:rsidRPr="00CA2F0C">
        <w:t xml:space="preserve"> Developmental Heterogeneity of Microglia and Brain Myeloid Cells Revealed by Deep Single-Cell RNA Sequencing. </w:t>
      </w:r>
      <w:r w:rsidRPr="00CA2F0C">
        <w:rPr>
          <w:i/>
        </w:rPr>
        <w:t>Neuron.</w:t>
      </w:r>
      <w:r w:rsidRPr="00CA2F0C">
        <w:t xml:space="preserve"> </w:t>
      </w:r>
      <w:r w:rsidRPr="00CA2F0C">
        <w:rPr>
          <w:b/>
        </w:rPr>
        <w:t>101</w:t>
      </w:r>
      <w:r w:rsidRPr="00CA2F0C">
        <w:t xml:space="preserve"> (2), 207-223 e210, (2019).</w:t>
      </w:r>
    </w:p>
    <w:p w14:paraId="4D9DF8F3" w14:textId="77777777" w:rsidR="00341903" w:rsidRPr="00CA2F0C" w:rsidRDefault="00341903" w:rsidP="00341903">
      <w:pPr>
        <w:pStyle w:val="EndNoteBibliography"/>
        <w:spacing w:after="0"/>
        <w:ind w:left="720" w:hanging="720"/>
      </w:pPr>
      <w:r w:rsidRPr="00CA2F0C">
        <w:t>4</w:t>
      </w:r>
      <w:r w:rsidRPr="00CA2F0C">
        <w:tab/>
        <w:t>Mizutani, M.</w:t>
      </w:r>
      <w:r w:rsidRPr="00CA2F0C">
        <w:rPr>
          <w:i/>
        </w:rPr>
        <w:t xml:space="preserve"> et al.</w:t>
      </w:r>
      <w:r w:rsidRPr="00CA2F0C">
        <w:t xml:space="preserve"> The fractalkine receptor but not CCR2 is present on microglia from embryonic development throughout adulthood. </w:t>
      </w:r>
      <w:r w:rsidRPr="00CA2F0C">
        <w:rPr>
          <w:i/>
        </w:rPr>
        <w:t>Journal of Immunology.</w:t>
      </w:r>
      <w:r w:rsidRPr="00CA2F0C">
        <w:t xml:space="preserve"> </w:t>
      </w:r>
      <w:r w:rsidRPr="00CA2F0C">
        <w:rPr>
          <w:b/>
        </w:rPr>
        <w:t>188</w:t>
      </w:r>
      <w:r w:rsidRPr="00CA2F0C">
        <w:t xml:space="preserve"> (1), 29-36, (2012).</w:t>
      </w:r>
    </w:p>
    <w:p w14:paraId="406455D3" w14:textId="77777777" w:rsidR="00341903" w:rsidRPr="00CA2F0C" w:rsidRDefault="00341903" w:rsidP="00341903">
      <w:pPr>
        <w:pStyle w:val="EndNoteBibliography"/>
        <w:spacing w:after="0"/>
        <w:ind w:left="720" w:hanging="720"/>
      </w:pPr>
      <w:r w:rsidRPr="00CA2F0C">
        <w:t>5</w:t>
      </w:r>
      <w:r w:rsidRPr="00CA2F0C">
        <w:tab/>
        <w:t>Hammond, T. R.</w:t>
      </w:r>
      <w:r w:rsidRPr="00CA2F0C">
        <w:rPr>
          <w:i/>
        </w:rPr>
        <w:t xml:space="preserve"> et al.</w:t>
      </w:r>
      <w:r w:rsidRPr="00CA2F0C">
        <w:t xml:space="preserve"> Single-Cell RNA Sequencing of Microglia throughout the Mouse Lifespan and in the Injured Brain Reveals Complex Cell-State Changes. </w:t>
      </w:r>
      <w:r w:rsidRPr="00CA2F0C">
        <w:rPr>
          <w:i/>
        </w:rPr>
        <w:t>Immunity.</w:t>
      </w:r>
      <w:r w:rsidRPr="00CA2F0C">
        <w:t xml:space="preserve"> </w:t>
      </w:r>
      <w:r w:rsidRPr="00CA2F0C">
        <w:rPr>
          <w:b/>
        </w:rPr>
        <w:t>50</w:t>
      </w:r>
      <w:r w:rsidRPr="00CA2F0C">
        <w:t xml:space="preserve"> (1), 253-271 e256, (2019).</w:t>
      </w:r>
    </w:p>
    <w:p w14:paraId="643D476F" w14:textId="77777777" w:rsidR="00341903" w:rsidRPr="00CA2F0C" w:rsidRDefault="00341903" w:rsidP="00341903">
      <w:pPr>
        <w:pStyle w:val="EndNoteBibliography"/>
        <w:spacing w:after="0"/>
        <w:ind w:left="720" w:hanging="720"/>
      </w:pPr>
      <w:r w:rsidRPr="00CA2F0C">
        <w:t>6</w:t>
      </w:r>
      <w:r w:rsidRPr="00CA2F0C">
        <w:tab/>
        <w:t>Bennett, M. L.</w:t>
      </w:r>
      <w:r w:rsidRPr="00CA2F0C">
        <w:rPr>
          <w:i/>
        </w:rPr>
        <w:t xml:space="preserve"> et al.</w:t>
      </w:r>
      <w:r w:rsidRPr="00CA2F0C">
        <w:t xml:space="preserve"> New tools for studying microglia in the mouse and human CNS. </w:t>
      </w:r>
      <w:r w:rsidRPr="00CA2F0C">
        <w:rPr>
          <w:i/>
        </w:rPr>
        <w:t>Proceedings of the National Academy of Sciences of the United States of America.</w:t>
      </w:r>
      <w:r w:rsidRPr="00CA2F0C">
        <w:t xml:space="preserve"> </w:t>
      </w:r>
      <w:r w:rsidRPr="00CA2F0C">
        <w:rPr>
          <w:b/>
        </w:rPr>
        <w:t>113</w:t>
      </w:r>
      <w:r w:rsidRPr="00CA2F0C">
        <w:t xml:space="preserve"> (12), E1738-1746, (2016).</w:t>
      </w:r>
    </w:p>
    <w:p w14:paraId="1DEA479D" w14:textId="77777777" w:rsidR="00341903" w:rsidRPr="00CA2F0C" w:rsidRDefault="00341903">
      <w:pPr>
        <w:rPr>
          <w:i/>
        </w:rPr>
      </w:pPr>
    </w:p>
    <w:p w14:paraId="3FCA2727" w14:textId="77777777" w:rsidR="009D379E" w:rsidRPr="00CA2F0C" w:rsidRDefault="00341E9B">
      <w:pPr>
        <w:rPr>
          <w:b/>
        </w:rPr>
      </w:pPr>
      <w:r w:rsidRPr="00CA2F0C">
        <w:rPr>
          <w:b/>
        </w:rPr>
        <w:t xml:space="preserve">It is not possible to identify CD4 T cells just by expression of CD45 and CD4, as there is a population of CD4+ macrophages in the brain meninges of mice. </w:t>
      </w:r>
      <w:r w:rsidR="00940645" w:rsidRPr="00CA2F0C">
        <w:rPr>
          <w:b/>
        </w:rPr>
        <w:t xml:space="preserve">In order to identify CD4 T cells, the authors have to present representative data showing a combination of CD45, </w:t>
      </w:r>
      <w:proofErr w:type="spellStart"/>
      <w:r w:rsidR="00940645" w:rsidRPr="00CA2F0C">
        <w:rPr>
          <w:b/>
        </w:rPr>
        <w:t>TCRbeta</w:t>
      </w:r>
      <w:proofErr w:type="spellEnd"/>
      <w:r w:rsidR="00940645" w:rsidRPr="00CA2F0C">
        <w:rPr>
          <w:b/>
        </w:rPr>
        <w:t xml:space="preserve"> and CD4 to identify conventional CD4 T cells (or CD8 for recruited/resident cytotoxic T cells).</w:t>
      </w:r>
    </w:p>
    <w:p w14:paraId="494CEA32" w14:textId="77777777" w:rsidR="00A7059F" w:rsidRPr="00A7059F" w:rsidRDefault="00A7059F" w:rsidP="00A7059F">
      <w:pPr>
        <w:spacing w:after="0"/>
        <w:rPr>
          <w:i/>
        </w:rPr>
      </w:pPr>
      <w:r w:rsidRPr="00A7059F">
        <w:rPr>
          <w:i/>
        </w:rPr>
        <w:t>Response:</w:t>
      </w:r>
    </w:p>
    <w:p w14:paraId="26C150A4" w14:textId="5DE6EB40" w:rsidR="00A4765F" w:rsidRPr="00341903" w:rsidRDefault="00CA2F0C" w:rsidP="00A4765F">
      <w:pPr>
        <w:spacing w:after="0"/>
      </w:pPr>
      <w:r w:rsidRPr="00341903">
        <w:rPr>
          <w:i/>
        </w:rPr>
        <w:t>To our knowledge, only</w:t>
      </w:r>
      <w:r w:rsidR="00A7059F" w:rsidRPr="00341903">
        <w:rPr>
          <w:i/>
        </w:rPr>
        <w:t xml:space="preserve"> CD4 </w:t>
      </w:r>
      <w:r w:rsidRPr="00341903">
        <w:rPr>
          <w:i/>
        </w:rPr>
        <w:t xml:space="preserve">T cells in the meninges </w:t>
      </w:r>
      <w:r w:rsidR="00A7059F" w:rsidRPr="00341903">
        <w:rPr>
          <w:i/>
        </w:rPr>
        <w:t>express</w:t>
      </w:r>
      <w:r w:rsidRPr="00341903">
        <w:rPr>
          <w:i/>
        </w:rPr>
        <w:t xml:space="preserve"> CD4</w:t>
      </w:r>
      <w:r w:rsidRPr="00341903">
        <w:rPr>
          <w:i/>
        </w:rPr>
        <w:fldChar w:fldCharType="begin">
          <w:fldData xml:space="preserve">PEVuZE5vdGU+PENpdGU+PEF1dGhvcj5Lb3JpbjwvQXV0aG9yPjxZZWFyPjIwMTc8L1llYXI+PFJl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</w:fldData>
        </w:fldChar>
      </w:r>
      <w:r w:rsidR="00C658E8">
        <w:rPr>
          <w:i/>
        </w:rPr>
        <w:instrText xml:space="preserve"> ADDIN EN.CITE </w:instrText>
      </w:r>
      <w:r w:rsidR="00C658E8">
        <w:rPr>
          <w:i/>
        </w:rPr>
        <w:fldChar w:fldCharType="begin">
          <w:fldData xml:space="preserve">PEVuZE5vdGU+PENpdGU+PEF1dGhvcj5Lb3JpbjwvQXV0aG9yPjxZZWFyPjIwMTc8L1llYXI+PFJl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</w:fldData>
        </w:fldChar>
      </w:r>
      <w:r w:rsidR="00C658E8">
        <w:rPr>
          <w:i/>
        </w:rPr>
        <w:instrText xml:space="preserve"> ADDIN EN.CITE.DATA </w:instrText>
      </w:r>
      <w:r w:rsidR="00C658E8">
        <w:rPr>
          <w:i/>
        </w:rPr>
      </w:r>
      <w:r w:rsidR="00C658E8">
        <w:rPr>
          <w:i/>
        </w:rPr>
        <w:fldChar w:fldCharType="end"/>
      </w:r>
      <w:r w:rsidRPr="00341903">
        <w:rPr>
          <w:i/>
        </w:rPr>
      </w:r>
      <w:r w:rsidRPr="00341903">
        <w:rPr>
          <w:i/>
        </w:rPr>
        <w:fldChar w:fldCharType="separate"/>
      </w:r>
      <w:r w:rsidRPr="00341903">
        <w:rPr>
          <w:i/>
          <w:noProof/>
          <w:vertAlign w:val="superscript"/>
        </w:rPr>
        <w:t>7</w:t>
      </w:r>
      <w:r w:rsidRPr="00341903">
        <w:rPr>
          <w:i/>
        </w:rPr>
        <w:fldChar w:fldCharType="end"/>
      </w:r>
      <w:r w:rsidRPr="00341903">
        <w:rPr>
          <w:i/>
        </w:rPr>
        <w:t xml:space="preserve"> and</w:t>
      </w:r>
      <w:r w:rsidR="00A7059F" w:rsidRPr="00341903">
        <w:rPr>
          <w:i/>
        </w:rPr>
        <w:t xml:space="preserve"> CD4 is not expressed on macrophages</w:t>
      </w:r>
      <w:r w:rsidRPr="00341903">
        <w:rPr>
          <w:i/>
        </w:rPr>
        <w:fldChar w:fldCharType="begin">
          <w:fldData xml:space="preserve">PEVuZE5vdGU+PENpdGU+PEF1dGhvcj5GYXJhY288L0F1dGhvcj48WWVhcj4yMDE3PC9ZZWFyPjxS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</w:fldData>
        </w:fldChar>
      </w:r>
      <w:r w:rsidR="00C658E8">
        <w:rPr>
          <w:i/>
        </w:rPr>
        <w:instrText xml:space="preserve"> ADDIN EN.CITE </w:instrText>
      </w:r>
      <w:r w:rsidR="00C658E8">
        <w:rPr>
          <w:i/>
        </w:rPr>
        <w:fldChar w:fldCharType="begin">
          <w:fldData xml:space="preserve">PEVuZE5vdGU+PENpdGU+PEF1dGhvcj5GYXJhY288L0F1dGhvcj48WWVhcj4yMDE3PC9ZZWFyPjxS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</w:fldData>
        </w:fldChar>
      </w:r>
      <w:r w:rsidR="00C658E8">
        <w:rPr>
          <w:i/>
        </w:rPr>
        <w:instrText xml:space="preserve"> ADDIN EN.CITE.DATA </w:instrText>
      </w:r>
      <w:r w:rsidR="00C658E8">
        <w:rPr>
          <w:i/>
        </w:rPr>
      </w:r>
      <w:r w:rsidR="00C658E8">
        <w:rPr>
          <w:i/>
        </w:rPr>
        <w:fldChar w:fldCharType="end"/>
      </w:r>
      <w:r w:rsidRPr="00341903">
        <w:rPr>
          <w:i/>
        </w:rPr>
      </w:r>
      <w:r w:rsidRPr="00341903">
        <w:rPr>
          <w:i/>
        </w:rPr>
        <w:fldChar w:fldCharType="separate"/>
      </w:r>
      <w:r w:rsidRPr="00341903">
        <w:rPr>
          <w:i/>
          <w:noProof/>
          <w:vertAlign w:val="superscript"/>
        </w:rPr>
        <w:t>8</w:t>
      </w:r>
      <w:r w:rsidRPr="00341903">
        <w:rPr>
          <w:i/>
        </w:rPr>
        <w:fldChar w:fldCharType="end"/>
      </w:r>
      <w:r w:rsidRPr="00341903">
        <w:rPr>
          <w:i/>
        </w:rPr>
        <w:t>. If the reviewer has a reference showing CD4 expression on meningeal macrophages, we would include this as a caveat of identifying CD4 T cells by CD4. In a literature search, we did encounter CD4 expre</w:t>
      </w:r>
      <w:r w:rsidR="00A7059F" w:rsidRPr="00341903">
        <w:rPr>
          <w:i/>
        </w:rPr>
        <w:t>s</w:t>
      </w:r>
      <w:r w:rsidRPr="00341903">
        <w:rPr>
          <w:i/>
        </w:rPr>
        <w:t>sion</w:t>
      </w:r>
      <w:r w:rsidR="00A7059F" w:rsidRPr="00341903">
        <w:rPr>
          <w:i/>
        </w:rPr>
        <w:t xml:space="preserve"> on some subpopulations of </w:t>
      </w:r>
      <w:r w:rsidR="00A7059F" w:rsidRPr="00341903">
        <w:rPr>
          <w:i/>
          <w:u w:val="single"/>
        </w:rPr>
        <w:t>dendritic cells found in the mouse spleen and thymus</w:t>
      </w:r>
      <w:r w:rsidRPr="00341903">
        <w:rPr>
          <w:i/>
          <w:u w:val="single"/>
        </w:rPr>
        <w:t xml:space="preserve">, </w:t>
      </w:r>
      <w:r w:rsidRPr="00341903">
        <w:rPr>
          <w:i/>
        </w:rPr>
        <w:t>although this has not been investigated in the CNS</w:t>
      </w:r>
      <w:r w:rsidRPr="00341903">
        <w:rPr>
          <w:i/>
        </w:rPr>
        <w:fldChar w:fldCharType="begin">
          <w:fldData xml:space="preserve">PEVuZE5vdGU+PENpdGU+PEF1dGhvcj5WcmVtZWM8L0F1dGhvcj48WWVhcj4yMDAwPC9ZZWFyPjxS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</w:fldData>
        </w:fldChar>
      </w:r>
      <w:r w:rsidR="00C658E8">
        <w:rPr>
          <w:i/>
        </w:rPr>
        <w:instrText xml:space="preserve"> ADDIN EN.CITE </w:instrText>
      </w:r>
      <w:r w:rsidR="00C658E8">
        <w:rPr>
          <w:i/>
        </w:rPr>
        <w:fldChar w:fldCharType="begin">
          <w:fldData xml:space="preserve">PEVuZE5vdGU+PENpdGU+PEF1dGhvcj5WcmVtZWM8L0F1dGhvcj48WWVhcj4yMDAwPC9ZZWFyPjxS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</w:fldData>
        </w:fldChar>
      </w:r>
      <w:r w:rsidR="00C658E8">
        <w:rPr>
          <w:i/>
        </w:rPr>
        <w:instrText xml:space="preserve"> ADDIN EN.CITE.DATA </w:instrText>
      </w:r>
      <w:r w:rsidR="00C658E8">
        <w:rPr>
          <w:i/>
        </w:rPr>
      </w:r>
      <w:r w:rsidR="00C658E8">
        <w:rPr>
          <w:i/>
        </w:rPr>
        <w:fldChar w:fldCharType="end"/>
      </w:r>
      <w:r w:rsidRPr="00341903">
        <w:rPr>
          <w:i/>
        </w:rPr>
      </w:r>
      <w:r w:rsidRPr="00341903">
        <w:rPr>
          <w:i/>
        </w:rPr>
        <w:fldChar w:fldCharType="separate"/>
      </w:r>
      <w:r w:rsidRPr="00341903">
        <w:rPr>
          <w:i/>
          <w:noProof/>
          <w:vertAlign w:val="superscript"/>
        </w:rPr>
        <w:t>9</w:t>
      </w:r>
      <w:r w:rsidRPr="00341903">
        <w:rPr>
          <w:i/>
        </w:rPr>
        <w:fldChar w:fldCharType="end"/>
      </w:r>
      <w:r w:rsidR="00A7059F" w:rsidRPr="00341903">
        <w:rPr>
          <w:i/>
        </w:rPr>
        <w:t>.</w:t>
      </w:r>
      <w:r w:rsidR="00341903" w:rsidRPr="00341903">
        <w:rPr>
          <w:i/>
        </w:rPr>
        <w:t xml:space="preserve"> </w:t>
      </w:r>
      <w:r w:rsidRPr="00341903">
        <w:rPr>
          <w:i/>
        </w:rPr>
        <w:t xml:space="preserve">Moreover, </w:t>
      </w:r>
      <w:proofErr w:type="spellStart"/>
      <w:r w:rsidRPr="00341903">
        <w:rPr>
          <w:i/>
        </w:rPr>
        <w:t>TCRbeta</w:t>
      </w:r>
      <w:proofErr w:type="spellEnd"/>
      <w:r w:rsidR="00A7059F" w:rsidRPr="00341903">
        <w:rPr>
          <w:i/>
        </w:rPr>
        <w:t xml:space="preserve"> </w:t>
      </w:r>
      <w:r w:rsidR="00341903" w:rsidRPr="00341903">
        <w:rPr>
          <w:i/>
        </w:rPr>
        <w:t xml:space="preserve">has recently been found to be expressed </w:t>
      </w:r>
      <w:r w:rsidR="00A7059F" w:rsidRPr="00341903">
        <w:rPr>
          <w:i/>
        </w:rPr>
        <w:t>on</w:t>
      </w:r>
      <w:r w:rsidR="00773E96" w:rsidRPr="00341903">
        <w:rPr>
          <w:i/>
        </w:rPr>
        <w:t xml:space="preserve"> resident</w:t>
      </w:r>
      <w:r w:rsidR="00A7059F" w:rsidRPr="00341903">
        <w:rPr>
          <w:i/>
        </w:rPr>
        <w:t xml:space="preserve"> </w:t>
      </w:r>
      <w:r w:rsidR="00773E96" w:rsidRPr="00341903">
        <w:rPr>
          <w:i/>
        </w:rPr>
        <w:t>myeloid cell</w:t>
      </w:r>
      <w:r w:rsidR="00A7059F" w:rsidRPr="00341903">
        <w:rPr>
          <w:i/>
        </w:rPr>
        <w:t xml:space="preserve">s in the </w:t>
      </w:r>
      <w:r w:rsidR="005C507A" w:rsidRPr="00341903">
        <w:rPr>
          <w:i/>
        </w:rPr>
        <w:t>CNS</w:t>
      </w:r>
      <w:r w:rsidRPr="00341903">
        <w:rPr>
          <w:i/>
        </w:rPr>
        <w:fldChar w:fldCharType="begin">
          <w:fldData xml:space="preserve">PEVuZE5vdGU+PENpdGU+PEF1dGhvcj5Lb3JpbjwvQXV0aG9yPjxZZWFyPjIwMTc8L1llYXI+PFJl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</w:fldData>
        </w:fldChar>
      </w:r>
      <w:r w:rsidR="00C658E8">
        <w:rPr>
          <w:i/>
        </w:rPr>
        <w:instrText xml:space="preserve"> ADDIN EN.CITE </w:instrText>
      </w:r>
      <w:r w:rsidR="00C658E8">
        <w:rPr>
          <w:i/>
        </w:rPr>
        <w:fldChar w:fldCharType="begin">
          <w:fldData xml:space="preserve">PEVuZE5vdGU+PENpdGU+PEF1dGhvcj5Lb3JpbjwvQXV0aG9yPjxZZWFyPjIwMTc8L1llYXI+PFJl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</w:fldData>
        </w:fldChar>
      </w:r>
      <w:r w:rsidR="00C658E8">
        <w:rPr>
          <w:i/>
        </w:rPr>
        <w:instrText xml:space="preserve"> ADDIN EN.CITE.DATA </w:instrText>
      </w:r>
      <w:r w:rsidR="00C658E8">
        <w:rPr>
          <w:i/>
        </w:rPr>
      </w:r>
      <w:r w:rsidR="00C658E8">
        <w:rPr>
          <w:i/>
        </w:rPr>
        <w:fldChar w:fldCharType="end"/>
      </w:r>
      <w:r w:rsidRPr="00341903">
        <w:rPr>
          <w:i/>
        </w:rPr>
      </w:r>
      <w:r w:rsidRPr="00341903">
        <w:rPr>
          <w:i/>
        </w:rPr>
        <w:fldChar w:fldCharType="separate"/>
      </w:r>
      <w:r w:rsidRPr="00341903">
        <w:rPr>
          <w:i/>
          <w:noProof/>
          <w:vertAlign w:val="superscript"/>
        </w:rPr>
        <w:t>7</w:t>
      </w:r>
      <w:r w:rsidRPr="00341903">
        <w:rPr>
          <w:i/>
        </w:rPr>
        <w:fldChar w:fldCharType="end"/>
      </w:r>
      <w:r w:rsidR="007A6D22">
        <w:rPr>
          <w:i/>
        </w:rPr>
        <w:t xml:space="preserve">. Thus, if CD4 macrophages </w:t>
      </w:r>
      <w:r w:rsidR="00341903" w:rsidRPr="00341903">
        <w:rPr>
          <w:i/>
        </w:rPr>
        <w:t xml:space="preserve">express CD4, the addition of </w:t>
      </w:r>
      <w:proofErr w:type="spellStart"/>
      <w:r w:rsidR="00341903" w:rsidRPr="00341903">
        <w:rPr>
          <w:i/>
        </w:rPr>
        <w:t>TCRbeta</w:t>
      </w:r>
      <w:proofErr w:type="spellEnd"/>
      <w:r w:rsidR="00341903" w:rsidRPr="00341903">
        <w:rPr>
          <w:i/>
        </w:rPr>
        <w:t xml:space="preserve"> may not aid in the further discrimination of CD4 T cells. </w:t>
      </w:r>
    </w:p>
    <w:p w14:paraId="613F5A33" w14:textId="77777777" w:rsidR="00A4765F" w:rsidRDefault="00A4765F" w:rsidP="00A4765F">
      <w:pPr>
        <w:spacing w:after="0"/>
        <w:rPr>
          <w:i/>
        </w:rPr>
      </w:pPr>
    </w:p>
    <w:p w14:paraId="56744053" w14:textId="77777777" w:rsidR="00CA2F0C" w:rsidRDefault="00CA2F0C" w:rsidP="00A4765F">
      <w:pPr>
        <w:spacing w:after="0"/>
        <w:rPr>
          <w:i/>
        </w:rPr>
      </w:pPr>
      <w:r>
        <w:rPr>
          <w:i/>
        </w:rPr>
        <w:t>References:</w:t>
      </w:r>
    </w:p>
    <w:p w14:paraId="44D49C46" w14:textId="77777777" w:rsidR="00341903" w:rsidRPr="00CA2F0C" w:rsidRDefault="00341903" w:rsidP="00341903">
      <w:pPr>
        <w:pStyle w:val="EndNoteBibliography"/>
        <w:spacing w:after="0"/>
        <w:ind w:left="720" w:hanging="720"/>
      </w:pPr>
      <w:r w:rsidRPr="00CA2F0C">
        <w:t>7</w:t>
      </w:r>
      <w:r w:rsidRPr="00CA2F0C">
        <w:tab/>
        <w:t>Korin, B.</w:t>
      </w:r>
      <w:r w:rsidRPr="00CA2F0C">
        <w:rPr>
          <w:i/>
        </w:rPr>
        <w:t xml:space="preserve"> et al.</w:t>
      </w:r>
      <w:r w:rsidRPr="00CA2F0C">
        <w:t xml:space="preserve"> High-dimensional, single-cell characterization of the brain's immune compartment. </w:t>
      </w:r>
      <w:r w:rsidRPr="00CA2F0C">
        <w:rPr>
          <w:i/>
        </w:rPr>
        <w:t>Nature Neuroscience.</w:t>
      </w:r>
      <w:r w:rsidRPr="00CA2F0C">
        <w:t xml:space="preserve"> </w:t>
      </w:r>
      <w:r w:rsidRPr="00CA2F0C">
        <w:rPr>
          <w:b/>
        </w:rPr>
        <w:t>20</w:t>
      </w:r>
      <w:r w:rsidRPr="00CA2F0C">
        <w:t xml:space="preserve"> (9), 1300-1309, (2017).</w:t>
      </w:r>
    </w:p>
    <w:p w14:paraId="2B7C0764" w14:textId="77777777" w:rsidR="00341903" w:rsidRPr="00CA2F0C" w:rsidRDefault="00341903" w:rsidP="00341903">
      <w:pPr>
        <w:pStyle w:val="EndNoteBibliography"/>
        <w:spacing w:after="0"/>
        <w:ind w:left="720" w:hanging="720"/>
      </w:pPr>
      <w:r w:rsidRPr="00CA2F0C">
        <w:t>8</w:t>
      </w:r>
      <w:r w:rsidRPr="00CA2F0C">
        <w:tab/>
        <w:t xml:space="preserve">Faraco, G., Park, L., Anrather, J. &amp; Iadecola, C. Brain perivascular macrophages: characterization and functional roles in health and disease. </w:t>
      </w:r>
      <w:r w:rsidRPr="00CA2F0C">
        <w:rPr>
          <w:i/>
        </w:rPr>
        <w:t>Journal of Molecular Medicine (Berlin, Germany).</w:t>
      </w:r>
      <w:r w:rsidRPr="00CA2F0C">
        <w:t xml:space="preserve"> </w:t>
      </w:r>
      <w:r w:rsidRPr="00CA2F0C">
        <w:rPr>
          <w:b/>
        </w:rPr>
        <w:t>95</w:t>
      </w:r>
      <w:r w:rsidRPr="00CA2F0C">
        <w:t xml:space="preserve"> (11), 1143-1152, (2017).</w:t>
      </w:r>
    </w:p>
    <w:p w14:paraId="503458A0" w14:textId="77777777" w:rsidR="00CA2F0C" w:rsidRPr="00F108A9" w:rsidRDefault="00341903" w:rsidP="00F108A9">
      <w:pPr>
        <w:pStyle w:val="EndNoteBibliography"/>
        <w:ind w:left="720" w:hanging="720"/>
      </w:pPr>
      <w:r w:rsidRPr="00CA2F0C">
        <w:t>9</w:t>
      </w:r>
      <w:r w:rsidRPr="00CA2F0C">
        <w:tab/>
        <w:t xml:space="preserve">Vremec, D., Pooley, J., Hochrein, H., Wu, L. &amp; Shortman, K. CD4 and CD8 expression by dendritic cell subtypes in mouse thymus and spleen. </w:t>
      </w:r>
      <w:r w:rsidRPr="00CA2F0C">
        <w:rPr>
          <w:i/>
        </w:rPr>
        <w:t>Journal of Immunology.</w:t>
      </w:r>
      <w:r w:rsidRPr="00CA2F0C">
        <w:t xml:space="preserve"> </w:t>
      </w:r>
      <w:r w:rsidRPr="00CA2F0C">
        <w:rPr>
          <w:b/>
        </w:rPr>
        <w:t>164</w:t>
      </w:r>
      <w:r>
        <w:t xml:space="preserve"> (6), 2978-2986, (2000).</w:t>
      </w:r>
    </w:p>
    <w:p w14:paraId="0338CF0A" w14:textId="77777777" w:rsidR="009D379E" w:rsidRDefault="00940645">
      <w:r>
        <w:br/>
      </w:r>
      <w:r w:rsidRPr="009D379E">
        <w:rPr>
          <w:b/>
        </w:rPr>
        <w:t>- If the authors are presenting representative flow cytometry and immunohistochemistry/immunofluorescence data, then they have to describe the methods used to generate and analyze that data, or alternatively refer to studies/manuscripts from leading experts in the field that provide detailed descriptions of similar methodology.</w:t>
      </w:r>
    </w:p>
    <w:p w14:paraId="356B6F1A" w14:textId="77777777" w:rsidR="009D379E" w:rsidRPr="00F108A9" w:rsidRDefault="009D379E" w:rsidP="009D379E">
      <w:pPr>
        <w:spacing w:after="0"/>
        <w:rPr>
          <w:i/>
        </w:rPr>
      </w:pPr>
      <w:r w:rsidRPr="00F108A9">
        <w:rPr>
          <w:i/>
        </w:rPr>
        <w:t>Response:</w:t>
      </w:r>
    </w:p>
    <w:p w14:paraId="75920253" w14:textId="0DD52181" w:rsidR="00A7059F" w:rsidRPr="00C658E8" w:rsidRDefault="009D379E" w:rsidP="009D379E">
      <w:pPr>
        <w:spacing w:after="0"/>
        <w:rPr>
          <w:i/>
        </w:rPr>
      </w:pPr>
      <w:r w:rsidRPr="00F108A9">
        <w:rPr>
          <w:i/>
        </w:rPr>
        <w:t>Due to the length limitations of the JOVE protocol (i.e. 10 pages)</w:t>
      </w:r>
      <w:r w:rsidR="00F108A9" w:rsidRPr="00F108A9">
        <w:rPr>
          <w:i/>
        </w:rPr>
        <w:t xml:space="preserve"> and the current length of the protocol (~7 pages)</w:t>
      </w:r>
      <w:r w:rsidRPr="00F108A9">
        <w:rPr>
          <w:i/>
        </w:rPr>
        <w:t xml:space="preserve">, we cannot describe </w:t>
      </w:r>
      <w:r w:rsidR="00F108A9" w:rsidRPr="00F108A9">
        <w:rPr>
          <w:i/>
        </w:rPr>
        <w:t xml:space="preserve">both the </w:t>
      </w:r>
      <w:r w:rsidRPr="00F108A9">
        <w:rPr>
          <w:i/>
        </w:rPr>
        <w:t xml:space="preserve">isolation protocols and downstream analysis protocols. </w:t>
      </w:r>
      <w:r w:rsidR="00F108A9" w:rsidRPr="00F108A9">
        <w:rPr>
          <w:i/>
        </w:rPr>
        <w:t xml:space="preserve">We find there is a greater need for efficient isolation protocols for CNS tissues. </w:t>
      </w:r>
      <w:r w:rsidRPr="00F108A9">
        <w:rPr>
          <w:i/>
        </w:rPr>
        <w:t xml:space="preserve">Moreover, there are a plethora of protocols </w:t>
      </w:r>
      <w:r w:rsidR="00F108A9" w:rsidRPr="00F108A9">
        <w:rPr>
          <w:i/>
        </w:rPr>
        <w:t xml:space="preserve">(including video protocols) </w:t>
      </w:r>
      <w:r w:rsidRPr="00F108A9">
        <w:rPr>
          <w:i/>
        </w:rPr>
        <w:t xml:space="preserve">currently in </w:t>
      </w:r>
      <w:r w:rsidR="00F108A9" w:rsidRPr="00F108A9">
        <w:rPr>
          <w:i/>
        </w:rPr>
        <w:t>the literature describing flow cytometry and IHC protocols and these protocols do not significantly differ from our protocols previously described. We have referred to our</w:t>
      </w:r>
      <w:r w:rsidRPr="00F108A9">
        <w:rPr>
          <w:i/>
        </w:rPr>
        <w:t xml:space="preserve"> manuscripts describing example protocols for immunofluorescence</w:t>
      </w:r>
      <w:r w:rsidR="00866712" w:rsidRPr="00F108A9">
        <w:rPr>
          <w:i/>
        </w:rPr>
        <w:t xml:space="preserve"> (line </w:t>
      </w:r>
      <w:r w:rsidR="00AF4FFE">
        <w:rPr>
          <w:i/>
        </w:rPr>
        <w:t>4</w:t>
      </w:r>
      <w:r w:rsidR="007A6D22">
        <w:rPr>
          <w:i/>
        </w:rPr>
        <w:t>67</w:t>
      </w:r>
      <w:r w:rsidR="00866712" w:rsidRPr="00F108A9">
        <w:rPr>
          <w:i/>
        </w:rPr>
        <w:t xml:space="preserve">) </w:t>
      </w:r>
      <w:r w:rsidRPr="00F108A9">
        <w:rPr>
          <w:i/>
        </w:rPr>
        <w:t xml:space="preserve">and flow cytometry protocols </w:t>
      </w:r>
      <w:r w:rsidR="00866712" w:rsidRPr="00F108A9">
        <w:rPr>
          <w:i/>
        </w:rPr>
        <w:t xml:space="preserve">(line </w:t>
      </w:r>
      <w:r w:rsidR="007A6D22">
        <w:rPr>
          <w:i/>
        </w:rPr>
        <w:t>445-451</w:t>
      </w:r>
      <w:r w:rsidR="00866712" w:rsidRPr="00F108A9">
        <w:rPr>
          <w:i/>
        </w:rPr>
        <w:t xml:space="preserve">) </w:t>
      </w:r>
      <w:r w:rsidRPr="00F108A9">
        <w:rPr>
          <w:i/>
        </w:rPr>
        <w:t>in the results section. In the protocol section, cited references are given for example protocols for downstream analysis</w:t>
      </w:r>
      <w:r w:rsidR="00866712" w:rsidRPr="00F108A9">
        <w:rPr>
          <w:i/>
        </w:rPr>
        <w:t xml:space="preserve"> (lines </w:t>
      </w:r>
      <w:r w:rsidR="00AF4FFE">
        <w:rPr>
          <w:i/>
        </w:rPr>
        <w:t>303-305</w:t>
      </w:r>
      <w:r w:rsidR="00866712" w:rsidRPr="00F108A9">
        <w:rPr>
          <w:i/>
        </w:rPr>
        <w:t>), including available protocols for CNS tissues/meninges</w:t>
      </w:r>
      <w:r w:rsidRPr="00F108A9">
        <w:rPr>
          <w:i/>
        </w:rPr>
        <w:t>. We feel our protocols that would be described would highly overlap with protocols previously described in JOVE manuscripts and other previously published protocols utilizing these methods, so we have chosen not to include them.</w:t>
      </w:r>
      <w:r w:rsidR="00940645">
        <w:br/>
      </w:r>
      <w:r w:rsidR="00940645" w:rsidRPr="001E3E90">
        <w:rPr>
          <w:b/>
        </w:rPr>
        <w:br/>
        <w:t>Minor Concerns:</w:t>
      </w:r>
      <w:r w:rsidR="00940645" w:rsidRPr="001E3E90">
        <w:rPr>
          <w:b/>
        </w:rPr>
        <w:br/>
        <w:t xml:space="preserve">- Highlight study exploring meningeal lymphatic drainage and inflammation in Alzheimer's disease in the introduction: Da </w:t>
      </w:r>
      <w:proofErr w:type="spellStart"/>
      <w:r w:rsidR="00940645" w:rsidRPr="001E3E90">
        <w:rPr>
          <w:b/>
        </w:rPr>
        <w:t>Mesquita</w:t>
      </w:r>
      <w:proofErr w:type="spellEnd"/>
      <w:r w:rsidR="00940645" w:rsidRPr="001E3E90">
        <w:rPr>
          <w:b/>
        </w:rPr>
        <w:t xml:space="preserve"> et al, Nature 560, 185-191, 2018</w:t>
      </w:r>
      <w:r w:rsidR="00940645" w:rsidRPr="001E3E90">
        <w:rPr>
          <w:b/>
        </w:rPr>
        <w:br/>
      </w:r>
      <w:r w:rsidR="00940645" w:rsidRPr="001E3E90">
        <w:rPr>
          <w:b/>
        </w:rPr>
        <w:lastRenderedPageBreak/>
        <w:t xml:space="preserve">- The authors should also mention recently published manuscripts, that describe similar (and in certain aspects complementary) techniques optimized to analyze single cell suspensions from the meninges, as well as brain and spinal cord: </w:t>
      </w:r>
      <w:r w:rsidR="00C658E8">
        <w:rPr>
          <w:b/>
        </w:rPr>
        <w:fldChar w:fldCharType="begin"/>
      </w:r>
      <w:r w:rsidR="00C658E8">
        <w:rPr>
          <w:b/>
        </w:rPr>
        <w:instrText xml:space="preserve"> ADDIN EN.CITE &lt;EndNote&gt;&lt;Cite&gt;&lt;Author&gt;Molina Estevez&lt;/Author&gt;&lt;Year&gt;2019&lt;/Year&gt;&lt;RecNum&gt;2583&lt;/RecNum&gt;&lt;DisplayText&gt;&lt;style face="superscript"&gt;10&lt;/style&gt;&lt;/DisplayText&gt;&lt;record&gt;&lt;rec-number&gt;2583&lt;/rec-number&gt;&lt;foreign-keys&gt;&lt;key app="EN" db-id="92fdwz0pusevd5ev5t6pdtwt5a95ped9sxar" timestamp="1581086078" guid="681855f3-4e36-4007-ac76-538552a3aece"&gt;2583&lt;/key&gt;&lt;/foreign-keys&gt;&lt;ref-type name="Journal Article"&gt;17&lt;/ref-type&gt;&lt;contributors&gt;&lt;authors&gt;&lt;author&gt;Molina Estevez, F. J.&lt;/author&gt;&lt;author&gt;Mathews, T. D.&lt;/author&gt;&lt;author&gt;Biffi, A.&lt;/author&gt;&lt;author&gt;Peviani, M.&lt;/author&gt;&lt;/authors&gt;&lt;/contributors&gt;&lt;auth-address&gt;Dana-Farber/Boston Children&amp;apos;s Cancer and Blood Disorders Center.&amp;#xD;Dana-Farber/Boston Children&amp;apos;s Cancer and Blood Disorders Center; Harvard Medical School.&amp;#xD;Dana-Farber/Boston Children&amp;apos;s Cancer and Blood Disorders Center; Harvard Medical School; marco.peviani@unipv.it.&lt;/auth-address&gt;&lt;titles&gt;&lt;title&gt;Simultaneous Flow Cytometric Characterization of Multiple Cell Types Retrieved from Mouse Brain/Spinal Cord Through Different Homogenization Methods&lt;/title&gt;&lt;secondary-title&gt;J Vis Exp&lt;/secondary-title&gt;&lt;/titles&gt;&lt;periodical&gt;&lt;full-title&gt;J Vis Exp&lt;/full-title&gt;&lt;/periodical&gt;&lt;number&gt;153&lt;/number&gt;&lt;edition&gt;2019/12/10&lt;/edition&gt;&lt;dates&gt;&lt;year&gt;2019&lt;/year&gt;&lt;pub-dates&gt;&lt;date&gt;Nov 19&lt;/date&gt;&lt;/pub-dates&gt;&lt;/dates&gt;&lt;isbn&gt;1940-087X (Electronic)&amp;#xD;1940-087X (Linking)&lt;/isbn&gt;&lt;accession-num&gt;31814622&lt;/accession-num&gt;&lt;urls&gt;&lt;related-urls&gt;&lt;url&gt;https://www.ncbi.nlm.nih.gov/pubmed/31814622&lt;/url&gt;&lt;/related-urls&gt;&lt;/urls&gt;&lt;electronic-resource-num&gt;10.3791/60335&lt;/electronic-resource-num&gt;&lt;/record&gt;&lt;/Cite&gt;&lt;/EndNote&gt;</w:instrText>
      </w:r>
      <w:r w:rsidR="00C658E8">
        <w:rPr>
          <w:b/>
        </w:rPr>
        <w:fldChar w:fldCharType="separate"/>
      </w:r>
      <w:r w:rsidR="00C658E8" w:rsidRPr="00C658E8">
        <w:rPr>
          <w:b/>
          <w:noProof/>
          <w:vertAlign w:val="superscript"/>
        </w:rPr>
        <w:t>10</w:t>
      </w:r>
      <w:r w:rsidR="00C658E8">
        <w:rPr>
          <w:b/>
        </w:rPr>
        <w:fldChar w:fldCharType="end"/>
      </w:r>
      <w:r w:rsidR="00940645" w:rsidRPr="001E3E90">
        <w:rPr>
          <w:b/>
        </w:rPr>
        <w:t xml:space="preserve">, 2018; </w:t>
      </w:r>
      <w:proofErr w:type="spellStart"/>
      <w:r w:rsidR="00940645" w:rsidRPr="001E3E90">
        <w:rPr>
          <w:b/>
        </w:rPr>
        <w:t>Herz</w:t>
      </w:r>
      <w:proofErr w:type="spellEnd"/>
      <w:r w:rsidR="00940645" w:rsidRPr="001E3E90">
        <w:rPr>
          <w:b/>
        </w:rPr>
        <w:t xml:space="preserve"> et al, Methods </w:t>
      </w:r>
      <w:proofErr w:type="spellStart"/>
      <w:r w:rsidR="00940645" w:rsidRPr="001E3E90">
        <w:rPr>
          <w:b/>
        </w:rPr>
        <w:t>Mol</w:t>
      </w:r>
      <w:proofErr w:type="spellEnd"/>
      <w:r w:rsidR="00940645" w:rsidRPr="001E3E90">
        <w:rPr>
          <w:b/>
        </w:rPr>
        <w:t xml:space="preserve"> </w:t>
      </w:r>
      <w:proofErr w:type="spellStart"/>
      <w:r w:rsidR="00940645" w:rsidRPr="001E3E90">
        <w:rPr>
          <w:b/>
        </w:rPr>
        <w:t>Biol</w:t>
      </w:r>
      <w:proofErr w:type="spellEnd"/>
      <w:r w:rsidR="00940645" w:rsidRPr="001E3E90">
        <w:rPr>
          <w:b/>
        </w:rPr>
        <w:t xml:space="preserve"> 1846, 141-151, 2018.</w:t>
      </w:r>
      <w:r w:rsidR="00940645">
        <w:br/>
      </w:r>
      <w:r w:rsidR="00A7059F">
        <w:br/>
      </w:r>
      <w:r w:rsidR="00A7059F" w:rsidRPr="00C658E8">
        <w:rPr>
          <w:i/>
        </w:rPr>
        <w:t>Response:</w:t>
      </w:r>
    </w:p>
    <w:p w14:paraId="62AFADBA" w14:textId="77777777" w:rsidR="003B6BE5" w:rsidRDefault="00A7059F" w:rsidP="009D379E">
      <w:pPr>
        <w:spacing w:after="0"/>
        <w:rPr>
          <w:b/>
        </w:rPr>
      </w:pPr>
      <w:r w:rsidRPr="00C658E8">
        <w:rPr>
          <w:i/>
        </w:rPr>
        <w:t>We thank the reviewer for the reference suggestions. The above suggested references have been added.</w:t>
      </w:r>
      <w:r>
        <w:t xml:space="preserve"> </w:t>
      </w:r>
      <w:r w:rsidR="00784E31">
        <w:br/>
      </w:r>
      <w:r w:rsidR="00940645">
        <w:br/>
      </w:r>
      <w:r w:rsidR="00940645" w:rsidRPr="00A7059F">
        <w:rPr>
          <w:b/>
        </w:rPr>
        <w:t>Reviewer #3</w:t>
      </w:r>
      <w:proofErr w:type="gramStart"/>
      <w:r w:rsidR="00940645" w:rsidRPr="00A7059F">
        <w:rPr>
          <w:b/>
        </w:rPr>
        <w:t>:</w:t>
      </w:r>
      <w:proofErr w:type="gramEnd"/>
      <w:r w:rsidR="00940645" w:rsidRPr="00A7059F">
        <w:rPr>
          <w:b/>
        </w:rPr>
        <w:br/>
      </w:r>
      <w:r w:rsidR="00940645" w:rsidRPr="00A7059F">
        <w:rPr>
          <w:b/>
        </w:rPr>
        <w:br/>
        <w:t>Manuscript Summary:</w:t>
      </w:r>
      <w:r w:rsidR="00940645" w:rsidRPr="00A7059F">
        <w:rPr>
          <w:b/>
        </w:rPr>
        <w:br/>
      </w:r>
      <w:r w:rsidR="00940645" w:rsidRPr="00A7059F">
        <w:rPr>
          <w:b/>
        </w:rPr>
        <w:br/>
        <w:t>In the current manuscript, the authors investigated two different methods of obtaining cells and tissues from the central nervous system (CNS) structures, such as brain parenchyma, spinal cord and meninges, for further analysis. These methods are supposed to facilitate the preparation of tissue for histological processes and the isolation of single-cell suspensions, especially focusing on the meninges and the identification of resident cells and immune cells derived from outside the CNS. Both experiments are performed as a murine model, one approach contained the preparation of the meninges and CNS tissues for flow cytometry staining to analyze and quantify the cell composition and the other experiment concentrated on processing brain and spinal cord samples for decalcification and further application of immunohistochemistry to describe B- and T-cell localization in the different CNS compartments. The authors claim, that both resident and derived immune cells residing in the meningeal compartment of the CNS are crucial for homeostasis in the CNS as well as for the development of CNS pathologies. However, according to this study, the meninges are often omitted from analysis since many conventional methods for preparing CNS tissue for further experiments do not enable the sampling of these meningeal tissues. Due to the careful extraction of the tissues in question, the proposed methods are supposed to allow high-quality tissue morphology.</w:t>
      </w:r>
      <w:r w:rsidR="00940645" w:rsidRPr="00A7059F">
        <w:rPr>
          <w:b/>
        </w:rPr>
        <w:br/>
      </w:r>
      <w:r w:rsidR="00940645" w:rsidRPr="00A7059F">
        <w:rPr>
          <w:b/>
        </w:rPr>
        <w:br/>
        <w:t xml:space="preserve">This study addresses the important role of the meningeal structures in CNS homeostasis and pathology and particularly introduces two methods, which are essential for further analyses. </w:t>
      </w:r>
    </w:p>
    <w:p w14:paraId="5C8C3F56" w14:textId="4C4AF5C3" w:rsidR="003B6BE5" w:rsidRPr="003B6BE5" w:rsidRDefault="003B6BE5" w:rsidP="009D379E">
      <w:pPr>
        <w:spacing w:after="0"/>
        <w:rPr>
          <w:i/>
        </w:rPr>
      </w:pPr>
    </w:p>
    <w:p w14:paraId="13102D54" w14:textId="77777777" w:rsidR="003B6BE5" w:rsidRPr="003B6BE5" w:rsidRDefault="003B6BE5" w:rsidP="003B6BE5">
      <w:pPr>
        <w:spacing w:after="0"/>
        <w:rPr>
          <w:i/>
        </w:rPr>
      </w:pPr>
      <w:r w:rsidRPr="003B6BE5">
        <w:rPr>
          <w:i/>
        </w:rPr>
        <w:t>Response:</w:t>
      </w:r>
    </w:p>
    <w:p w14:paraId="50CFA8EA" w14:textId="5836BA33" w:rsidR="003B6BE5" w:rsidRPr="003B6BE5" w:rsidRDefault="003B6BE5" w:rsidP="009D379E">
      <w:pPr>
        <w:spacing w:after="0"/>
        <w:rPr>
          <w:b/>
          <w:i/>
        </w:rPr>
      </w:pPr>
      <w:r w:rsidRPr="003B6BE5">
        <w:rPr>
          <w:i/>
        </w:rPr>
        <w:t>We are glad the reviewer appreciates the contributions of the current manuscript</w:t>
      </w:r>
      <w:r>
        <w:rPr>
          <w:i/>
        </w:rPr>
        <w:t xml:space="preserve"> and views the methodologies introduced as essential.</w:t>
      </w:r>
    </w:p>
    <w:p w14:paraId="7E4B5270" w14:textId="77777777" w:rsidR="003B6BE5" w:rsidRDefault="003B6BE5" w:rsidP="009D379E">
      <w:pPr>
        <w:spacing w:after="0"/>
        <w:rPr>
          <w:b/>
        </w:rPr>
      </w:pPr>
    </w:p>
    <w:p w14:paraId="7D701EBD" w14:textId="0B66B570" w:rsidR="00A7059F" w:rsidRDefault="00940645" w:rsidP="009D379E">
      <w:pPr>
        <w:spacing w:after="0"/>
        <w:rPr>
          <w:b/>
        </w:rPr>
      </w:pPr>
      <w:r w:rsidRPr="00A7059F">
        <w:rPr>
          <w:b/>
        </w:rPr>
        <w:t>However, minor objections have to be made</w:t>
      </w:r>
      <w:proofErr w:type="gramStart"/>
      <w:r w:rsidRPr="00A7059F">
        <w:rPr>
          <w:b/>
        </w:rPr>
        <w:t>:</w:t>
      </w:r>
      <w:proofErr w:type="gramEnd"/>
      <w:r w:rsidRPr="00A7059F">
        <w:rPr>
          <w:b/>
        </w:rPr>
        <w:br/>
      </w:r>
      <w:r w:rsidRPr="00A7059F">
        <w:rPr>
          <w:b/>
        </w:rPr>
        <w:br/>
        <w:t>(1) Abstract:</w:t>
      </w:r>
      <w:r>
        <w:br/>
      </w:r>
      <w:r w:rsidRPr="00A7059F">
        <w:rPr>
          <w:b/>
        </w:rPr>
        <w:t>a. Both experiments include a murine model, which should be mentioned in the abstract.</w:t>
      </w:r>
    </w:p>
    <w:p w14:paraId="51582AC6" w14:textId="77777777" w:rsidR="00A7059F" w:rsidRDefault="00A7059F" w:rsidP="009D379E">
      <w:pPr>
        <w:spacing w:after="0"/>
      </w:pPr>
    </w:p>
    <w:p w14:paraId="3E6DE058" w14:textId="77777777" w:rsidR="00A7059F" w:rsidRPr="00A7059F" w:rsidRDefault="00A7059F" w:rsidP="009D379E">
      <w:pPr>
        <w:spacing w:after="0"/>
        <w:rPr>
          <w:i/>
        </w:rPr>
      </w:pPr>
      <w:r w:rsidRPr="00A7059F">
        <w:rPr>
          <w:i/>
        </w:rPr>
        <w:t>Response:</w:t>
      </w:r>
    </w:p>
    <w:p w14:paraId="184477D2" w14:textId="77777777" w:rsidR="00552E48" w:rsidRPr="003B6BE5" w:rsidRDefault="00552E48" w:rsidP="009D379E">
      <w:pPr>
        <w:spacing w:after="0"/>
        <w:rPr>
          <w:i/>
        </w:rPr>
      </w:pPr>
      <w:r w:rsidRPr="003B6BE5">
        <w:rPr>
          <w:i/>
        </w:rPr>
        <w:t xml:space="preserve">The keywords, abstract (line 45), and introduction (line 88) have all been clarified to include the method is optimized on mice. In the results section, the age, sex, and strain of mice used has been added (lines </w:t>
      </w:r>
      <w:r w:rsidR="00AF4FFE" w:rsidRPr="003B6BE5">
        <w:rPr>
          <w:i/>
        </w:rPr>
        <w:t>436-437</w:t>
      </w:r>
      <w:r w:rsidRPr="003B6BE5">
        <w:rPr>
          <w:i/>
        </w:rPr>
        <w:t>).</w:t>
      </w:r>
    </w:p>
    <w:p w14:paraId="15B583B1" w14:textId="77777777" w:rsidR="00A7059F" w:rsidRDefault="00940645" w:rsidP="009D379E">
      <w:pPr>
        <w:spacing w:after="0"/>
        <w:rPr>
          <w:b/>
        </w:rPr>
      </w:pPr>
      <w:r>
        <w:lastRenderedPageBreak/>
        <w:br/>
      </w:r>
      <w:r w:rsidRPr="00A7059F">
        <w:rPr>
          <w:b/>
        </w:rPr>
        <w:t>b. There exists no structural subdivision. Please divide into e.g. Background, Aim, Methods, and Conclusion</w:t>
      </w:r>
    </w:p>
    <w:p w14:paraId="6F89CCF4" w14:textId="77777777" w:rsidR="00A7059F" w:rsidRPr="00A7059F" w:rsidRDefault="00A7059F" w:rsidP="009D379E">
      <w:pPr>
        <w:spacing w:after="0"/>
        <w:rPr>
          <w:b/>
        </w:rPr>
      </w:pPr>
    </w:p>
    <w:p w14:paraId="14889A90" w14:textId="77777777" w:rsidR="00A7059F" w:rsidRPr="00A7059F" w:rsidRDefault="00A7059F" w:rsidP="009D379E">
      <w:pPr>
        <w:spacing w:after="0"/>
        <w:rPr>
          <w:i/>
        </w:rPr>
      </w:pPr>
      <w:r w:rsidRPr="00A7059F">
        <w:rPr>
          <w:i/>
        </w:rPr>
        <w:t>Response:</w:t>
      </w:r>
    </w:p>
    <w:p w14:paraId="579E4BC5" w14:textId="77777777" w:rsidR="00A7059F" w:rsidRPr="00A7059F" w:rsidRDefault="00A7059F" w:rsidP="009D379E">
      <w:pPr>
        <w:spacing w:after="0"/>
        <w:rPr>
          <w:i/>
        </w:rPr>
      </w:pPr>
      <w:r w:rsidRPr="00A7059F">
        <w:rPr>
          <w:i/>
        </w:rPr>
        <w:t>The structure is based on the specifications and guidelines of JOVE</w:t>
      </w:r>
      <w:r>
        <w:rPr>
          <w:i/>
        </w:rPr>
        <w:t>. S</w:t>
      </w:r>
      <w:r w:rsidRPr="00A7059F">
        <w:rPr>
          <w:i/>
        </w:rPr>
        <w:t xml:space="preserve">ubdivisions are indicated according to JOVE’s </w:t>
      </w:r>
      <w:r>
        <w:rPr>
          <w:i/>
        </w:rPr>
        <w:t>template</w:t>
      </w:r>
      <w:r w:rsidRPr="00A7059F">
        <w:rPr>
          <w:i/>
        </w:rPr>
        <w:t xml:space="preserve">. </w:t>
      </w:r>
    </w:p>
    <w:p w14:paraId="6ECDAD04" w14:textId="77777777" w:rsidR="00A7059F" w:rsidRPr="00A7059F" w:rsidRDefault="00940645" w:rsidP="009D379E">
      <w:pPr>
        <w:spacing w:after="0"/>
        <w:rPr>
          <w:b/>
        </w:rPr>
      </w:pPr>
      <w:r>
        <w:br/>
      </w:r>
      <w:r w:rsidRPr="00A7059F">
        <w:rPr>
          <w:b/>
        </w:rPr>
        <w:t>(2) Discussion</w:t>
      </w:r>
      <w:proofErr w:type="gramStart"/>
      <w:r w:rsidRPr="00A7059F">
        <w:rPr>
          <w:b/>
        </w:rPr>
        <w:t>:</w:t>
      </w:r>
      <w:proofErr w:type="gramEnd"/>
      <w:r w:rsidRPr="00A7059F">
        <w:rPr>
          <w:b/>
        </w:rPr>
        <w:br/>
        <w:t>a. Please describe other methods for obtaining cells and tissue as a reference; i.e. to which other methods are the two described experiments compared?</w:t>
      </w:r>
    </w:p>
    <w:p w14:paraId="6373543C" w14:textId="77777777" w:rsidR="00A7059F" w:rsidRDefault="00A7059F" w:rsidP="009D379E">
      <w:pPr>
        <w:spacing w:after="0"/>
      </w:pPr>
    </w:p>
    <w:p w14:paraId="5A735D48" w14:textId="77777777" w:rsidR="00A7059F" w:rsidRPr="00552E48" w:rsidRDefault="00A7059F" w:rsidP="009D379E">
      <w:pPr>
        <w:spacing w:after="0"/>
        <w:rPr>
          <w:i/>
        </w:rPr>
      </w:pPr>
      <w:r w:rsidRPr="00552E48">
        <w:rPr>
          <w:i/>
        </w:rPr>
        <w:t>Response:</w:t>
      </w:r>
    </w:p>
    <w:p w14:paraId="16CE8B0B" w14:textId="77777777" w:rsidR="00A7059F" w:rsidRPr="00552E48" w:rsidRDefault="00552E48" w:rsidP="009D379E">
      <w:pPr>
        <w:spacing w:after="0"/>
        <w:rPr>
          <w:i/>
        </w:rPr>
      </w:pPr>
      <w:r w:rsidRPr="00552E48">
        <w:rPr>
          <w:i/>
        </w:rPr>
        <w:t>These comparisons are noted in the introduction (lines</w:t>
      </w:r>
      <w:r>
        <w:rPr>
          <w:i/>
        </w:rPr>
        <w:t xml:space="preserve"> 74-85)</w:t>
      </w:r>
      <w:r w:rsidRPr="00552E48">
        <w:rPr>
          <w:i/>
        </w:rPr>
        <w:t xml:space="preserve">. </w:t>
      </w:r>
      <w:r w:rsidR="00A7059F" w:rsidRPr="00552E48">
        <w:rPr>
          <w:i/>
        </w:rPr>
        <w:t>We have outline</w:t>
      </w:r>
      <w:r w:rsidR="00AF4FFE">
        <w:rPr>
          <w:i/>
        </w:rPr>
        <w:t>d</w:t>
      </w:r>
      <w:r w:rsidR="00A7059F" w:rsidRPr="00552E48">
        <w:rPr>
          <w:i/>
        </w:rPr>
        <w:t xml:space="preserve"> a comparison for isolating the spinal cord with menin</w:t>
      </w:r>
      <w:r w:rsidRPr="00552E48">
        <w:rPr>
          <w:i/>
        </w:rPr>
        <w:t>ges (i.e. laminectomy</w:t>
      </w:r>
      <w:r w:rsidR="00AF4FFE">
        <w:rPr>
          <w:i/>
        </w:rPr>
        <w:t xml:space="preserve">) </w:t>
      </w:r>
      <w:r w:rsidR="00A7059F" w:rsidRPr="00552E48">
        <w:rPr>
          <w:i/>
        </w:rPr>
        <w:t xml:space="preserve">for IHC. </w:t>
      </w:r>
      <w:r w:rsidR="00AF4FFE">
        <w:rPr>
          <w:i/>
        </w:rPr>
        <w:t>Th</w:t>
      </w:r>
      <w:r w:rsidR="00A7059F" w:rsidRPr="00552E48">
        <w:rPr>
          <w:i/>
        </w:rPr>
        <w:t xml:space="preserve">ere is no </w:t>
      </w:r>
      <w:r w:rsidR="00AF4FFE">
        <w:rPr>
          <w:i/>
        </w:rPr>
        <w:t xml:space="preserve">current </w:t>
      </w:r>
      <w:r w:rsidR="00A7059F" w:rsidRPr="00552E48">
        <w:rPr>
          <w:i/>
        </w:rPr>
        <w:t>alternative to isolate the brain with intact meninges, as peeling of the skull cap le</w:t>
      </w:r>
      <w:r w:rsidRPr="00552E48">
        <w:rPr>
          <w:i/>
        </w:rPr>
        <w:t>aves the dura</w:t>
      </w:r>
      <w:r w:rsidR="00AF4FFE">
        <w:rPr>
          <w:i/>
        </w:rPr>
        <w:t>/arachnoid</w:t>
      </w:r>
      <w:r w:rsidRPr="00552E48">
        <w:rPr>
          <w:i/>
        </w:rPr>
        <w:t xml:space="preserve"> behind</w:t>
      </w:r>
      <w:r w:rsidR="006533BF">
        <w:rPr>
          <w:i/>
        </w:rPr>
        <w:t xml:space="preserve">. For single-cell suspensions from the meninges and CNS tissues, </w:t>
      </w:r>
      <w:r w:rsidR="00A7059F" w:rsidRPr="00552E48">
        <w:rPr>
          <w:i/>
        </w:rPr>
        <w:t>to our knowledge, there are no alternative protocols for obtaining the meninges</w:t>
      </w:r>
      <w:r w:rsidR="006533BF">
        <w:rPr>
          <w:i/>
        </w:rPr>
        <w:t xml:space="preserve"> and CNS tissues</w:t>
      </w:r>
      <w:r w:rsidR="00A7059F" w:rsidRPr="00552E48">
        <w:rPr>
          <w:i/>
        </w:rPr>
        <w:t xml:space="preserve"> besides the </w:t>
      </w:r>
      <w:r w:rsidR="00AF4FFE">
        <w:rPr>
          <w:i/>
        </w:rPr>
        <w:t xml:space="preserve">previously described protocols by Dr. </w:t>
      </w:r>
      <w:proofErr w:type="spellStart"/>
      <w:r w:rsidR="00AF4FFE">
        <w:rPr>
          <w:i/>
        </w:rPr>
        <w:t>Kipnis</w:t>
      </w:r>
      <w:proofErr w:type="spellEnd"/>
      <w:r w:rsidR="00AF4FFE">
        <w:rPr>
          <w:i/>
        </w:rPr>
        <w:t xml:space="preserve"> and Dr. </w:t>
      </w:r>
      <w:proofErr w:type="spellStart"/>
      <w:r w:rsidR="00AF4FFE">
        <w:rPr>
          <w:i/>
        </w:rPr>
        <w:t>McGavern</w:t>
      </w:r>
      <w:proofErr w:type="spellEnd"/>
      <w:r w:rsidR="00A7059F" w:rsidRPr="00552E48">
        <w:rPr>
          <w:i/>
        </w:rPr>
        <w:t xml:space="preserve"> and </w:t>
      </w:r>
      <w:r w:rsidR="00AF4FFE">
        <w:rPr>
          <w:i/>
        </w:rPr>
        <w:t xml:space="preserve">the protocol </w:t>
      </w:r>
      <w:r w:rsidR="00A7059F" w:rsidRPr="00552E48">
        <w:rPr>
          <w:i/>
        </w:rPr>
        <w:t xml:space="preserve">described in this manuscript. </w:t>
      </w:r>
    </w:p>
    <w:p w14:paraId="0CB8F074" w14:textId="77777777" w:rsidR="00A7059F" w:rsidRPr="00476095" w:rsidRDefault="00940645" w:rsidP="009D379E">
      <w:pPr>
        <w:spacing w:after="0"/>
        <w:rPr>
          <w:b/>
          <w:bCs/>
        </w:rPr>
      </w:pPr>
      <w:r>
        <w:br/>
      </w:r>
      <w:r w:rsidRPr="00476095">
        <w:rPr>
          <w:b/>
          <w:bCs/>
        </w:rPr>
        <w:t>b. It is not quite clear what the exact benefits of the two experiments are - these should be more outlined.</w:t>
      </w:r>
    </w:p>
    <w:p w14:paraId="2DED423F" w14:textId="77777777" w:rsidR="00A7059F" w:rsidRDefault="00A7059F" w:rsidP="009D379E">
      <w:pPr>
        <w:spacing w:after="0"/>
      </w:pPr>
    </w:p>
    <w:p w14:paraId="021335E5" w14:textId="77777777" w:rsidR="00A7059F" w:rsidRPr="006533BF" w:rsidRDefault="00A7059F" w:rsidP="009D379E">
      <w:pPr>
        <w:spacing w:after="0"/>
      </w:pPr>
      <w:r w:rsidRPr="006533BF">
        <w:t>Response:</w:t>
      </w:r>
    </w:p>
    <w:p w14:paraId="36073ED9" w14:textId="647D1EEB" w:rsidR="00A7059F" w:rsidRPr="00A7059F" w:rsidRDefault="00E755CC" w:rsidP="009D379E">
      <w:pPr>
        <w:spacing w:after="0"/>
        <w:rPr>
          <w:i/>
        </w:rPr>
      </w:pPr>
      <w:r w:rsidRPr="006533BF">
        <w:rPr>
          <w:i/>
        </w:rPr>
        <w:t>The advantages of utilizing both m</w:t>
      </w:r>
      <w:r w:rsidR="00CD4615">
        <w:rPr>
          <w:i/>
        </w:rPr>
        <w:t>ethods are outlined on lines 101</w:t>
      </w:r>
      <w:r w:rsidRPr="006533BF">
        <w:rPr>
          <w:i/>
        </w:rPr>
        <w:t>-104. Although the representative results are a simple example of information that can be obtained from analysis of single-cell suspensions and IHC, w</w:t>
      </w:r>
      <w:r w:rsidR="00A7059F" w:rsidRPr="006533BF">
        <w:rPr>
          <w:i/>
        </w:rPr>
        <w:t xml:space="preserve">e have further expanded the advantages </w:t>
      </w:r>
      <w:r w:rsidRPr="006533BF">
        <w:rPr>
          <w:i/>
        </w:rPr>
        <w:t xml:space="preserve">of the obtained results </w:t>
      </w:r>
      <w:r w:rsidR="00A7059F" w:rsidRPr="006533BF">
        <w:rPr>
          <w:i/>
        </w:rPr>
        <w:t xml:space="preserve">(see line </w:t>
      </w:r>
      <w:r w:rsidR="00683F07">
        <w:rPr>
          <w:i/>
        </w:rPr>
        <w:t>4</w:t>
      </w:r>
      <w:r w:rsidR="00CD4615">
        <w:rPr>
          <w:i/>
        </w:rPr>
        <w:t>79</w:t>
      </w:r>
      <w:r w:rsidR="00683F07">
        <w:rPr>
          <w:i/>
        </w:rPr>
        <w:t>-4</w:t>
      </w:r>
      <w:r w:rsidR="00CD4615">
        <w:rPr>
          <w:i/>
        </w:rPr>
        <w:t>88</w:t>
      </w:r>
      <w:r w:rsidR="00A7059F" w:rsidRPr="006533BF">
        <w:rPr>
          <w:i/>
        </w:rPr>
        <w:t>).</w:t>
      </w:r>
    </w:p>
    <w:p w14:paraId="4F02EE90" w14:textId="77777777" w:rsidR="00A7059F" w:rsidRDefault="00940645" w:rsidP="009D379E">
      <w:pPr>
        <w:spacing w:after="0"/>
      </w:pPr>
      <w:r>
        <w:br/>
      </w:r>
      <w:r w:rsidRPr="00A7059F">
        <w:rPr>
          <w:b/>
        </w:rPr>
        <w:t>c. Include a statement about the investigated immune cells (from the "representative results") and their impact in CNS homeostasis and pathology - this might underline the importance of further research about the role of the meninges and the need for such described methods for the assessment of future studies.</w:t>
      </w:r>
    </w:p>
    <w:p w14:paraId="3E86F217" w14:textId="77777777" w:rsidR="00A7059F" w:rsidRDefault="00A7059F" w:rsidP="009D379E">
      <w:pPr>
        <w:spacing w:after="0"/>
      </w:pPr>
    </w:p>
    <w:p w14:paraId="5A0225C9" w14:textId="77777777" w:rsidR="00E755CC" w:rsidRPr="00E755CC" w:rsidRDefault="00A7059F" w:rsidP="009D379E">
      <w:pPr>
        <w:spacing w:after="0"/>
        <w:rPr>
          <w:i/>
        </w:rPr>
      </w:pPr>
      <w:r w:rsidRPr="00E755CC">
        <w:rPr>
          <w:i/>
        </w:rPr>
        <w:t xml:space="preserve">Response: </w:t>
      </w:r>
    </w:p>
    <w:p w14:paraId="1F706A29" w14:textId="1FA879A5" w:rsidR="00A7059F" w:rsidRPr="00A7059F" w:rsidRDefault="00A7059F" w:rsidP="009D379E">
      <w:pPr>
        <w:spacing w:after="0"/>
        <w:rPr>
          <w:i/>
        </w:rPr>
      </w:pPr>
      <w:r w:rsidRPr="00E755CC">
        <w:rPr>
          <w:i/>
        </w:rPr>
        <w:t xml:space="preserve">We thank the reviewer for the above suggestion to outline the impact of examining these cells. We have added a sentence outlining the potential role of these cells in the TMEV-IDD model and in MS on lines </w:t>
      </w:r>
      <w:r w:rsidR="00683F07">
        <w:rPr>
          <w:i/>
        </w:rPr>
        <w:t>4</w:t>
      </w:r>
      <w:r w:rsidR="00CD4615">
        <w:rPr>
          <w:i/>
        </w:rPr>
        <w:t>79-488</w:t>
      </w:r>
      <w:r w:rsidRPr="00E755CC">
        <w:rPr>
          <w:i/>
        </w:rPr>
        <w:t>.</w:t>
      </w:r>
      <w:r w:rsidRPr="00A7059F">
        <w:rPr>
          <w:i/>
        </w:rPr>
        <w:t xml:space="preserve"> </w:t>
      </w:r>
    </w:p>
    <w:p w14:paraId="36A56E14" w14:textId="77777777" w:rsidR="00A7059F" w:rsidRPr="00683F07" w:rsidRDefault="00940645" w:rsidP="009D379E">
      <w:pPr>
        <w:spacing w:after="0"/>
        <w:rPr>
          <w:b/>
        </w:rPr>
      </w:pPr>
      <w:r>
        <w:br/>
      </w:r>
      <w:proofErr w:type="spellStart"/>
      <w:r w:rsidRPr="00683F07">
        <w:rPr>
          <w:b/>
        </w:rPr>
        <w:t>d.</w:t>
      </w:r>
      <w:proofErr w:type="spellEnd"/>
      <w:r w:rsidRPr="00683F07">
        <w:rPr>
          <w:b/>
        </w:rPr>
        <w:t xml:space="preserve"> Divide the "Discussion" into 2-3 subsections e.g. "Discussion, Limitations, Conclusion" for better structure and clear traceability.</w:t>
      </w:r>
      <w:r w:rsidRPr="00683F07">
        <w:rPr>
          <w:b/>
        </w:rPr>
        <w:br/>
      </w:r>
    </w:p>
    <w:p w14:paraId="43D3697B" w14:textId="77777777" w:rsidR="003B6BE5" w:rsidRDefault="00A7059F" w:rsidP="009D379E">
      <w:pPr>
        <w:spacing w:after="0"/>
        <w:rPr>
          <w:b/>
        </w:rPr>
      </w:pPr>
      <w:r w:rsidRPr="00552E48">
        <w:rPr>
          <w:i/>
        </w:rPr>
        <w:t xml:space="preserve">Response: </w:t>
      </w:r>
      <w:r w:rsidRPr="00552E48">
        <w:rPr>
          <w:i/>
        </w:rPr>
        <w:br/>
        <w:t>We have followed the JOVE template in formatting the manuscript</w:t>
      </w:r>
      <w:r w:rsidR="00552E48" w:rsidRPr="00552E48">
        <w:rPr>
          <w:i/>
        </w:rPr>
        <w:t xml:space="preserve"> which does not include subheadings</w:t>
      </w:r>
      <w:r w:rsidRPr="00552E48">
        <w:rPr>
          <w:i/>
        </w:rPr>
        <w:t xml:space="preserve">. </w:t>
      </w:r>
      <w:r w:rsidR="00552E48" w:rsidRPr="00552E48">
        <w:rPr>
          <w:i/>
        </w:rPr>
        <w:t xml:space="preserve">Each introductory sentence now emphasizes the topic of the paragraph (i.e. critical step, limitation, </w:t>
      </w:r>
      <w:r w:rsidR="00552E48" w:rsidRPr="00552E48">
        <w:rPr>
          <w:i/>
        </w:rPr>
        <w:lastRenderedPageBreak/>
        <w:t xml:space="preserve">essential advancements, </w:t>
      </w:r>
      <w:proofErr w:type="gramStart"/>
      <w:r w:rsidR="00552E48" w:rsidRPr="00552E48">
        <w:rPr>
          <w:i/>
        </w:rPr>
        <w:t>future</w:t>
      </w:r>
      <w:proofErr w:type="gramEnd"/>
      <w:r w:rsidR="00552E48" w:rsidRPr="00552E48">
        <w:rPr>
          <w:i/>
        </w:rPr>
        <w:t xml:space="preserve"> optimization).</w:t>
      </w:r>
      <w:r w:rsidR="00940645">
        <w:br/>
      </w:r>
      <w:r w:rsidR="00940645">
        <w:br/>
      </w:r>
      <w:r w:rsidR="00940645" w:rsidRPr="00A7059F">
        <w:rPr>
          <w:b/>
        </w:rPr>
        <w:t>Reviewer #4</w:t>
      </w:r>
      <w:proofErr w:type="gramStart"/>
      <w:r w:rsidR="00940645" w:rsidRPr="00A7059F">
        <w:rPr>
          <w:b/>
        </w:rPr>
        <w:t>:</w:t>
      </w:r>
      <w:proofErr w:type="gramEnd"/>
      <w:r w:rsidR="00940645" w:rsidRPr="00A7059F">
        <w:rPr>
          <w:b/>
        </w:rPr>
        <w:br/>
      </w:r>
      <w:r w:rsidR="00940645" w:rsidRPr="00A7059F">
        <w:rPr>
          <w:b/>
        </w:rPr>
        <w:br/>
        <w:t>Manuscript Summary:</w:t>
      </w:r>
      <w:r w:rsidR="00940645" w:rsidRPr="00A7059F">
        <w:rPr>
          <w:b/>
        </w:rPr>
        <w:br/>
        <w:t>The authors describe two methodologies to study immune cells from the central nervous system. One method comprises a procedure of decalcification that preserves the cells and structures of the meninges (dura and arachnoid) to further perform histological analysis. The second method includes 2 procedures (one for the meninges and other for the brain and spinal cord) to obtain single-cell suspensions for further flow cytometry staining with potential other applications such as single-cell RNA-seq. The manuscript has a clear description of the methodologies, it is accurate to be applied to the isolation of immune cells (and only immune cells) of the CNS, focusing mostly in the meninges. Studies on the meningeal lymphatics and the role of immune cells in the CNS are growing, as such, the described methodologies will be very useful to the scientific community. Therefore, I recommend to accept this manuscript with minor revisions.</w:t>
      </w:r>
    </w:p>
    <w:p w14:paraId="4911E3EF" w14:textId="77777777" w:rsidR="003B6BE5" w:rsidRDefault="003B6BE5" w:rsidP="009D379E">
      <w:pPr>
        <w:spacing w:after="0"/>
        <w:rPr>
          <w:b/>
        </w:rPr>
      </w:pPr>
    </w:p>
    <w:p w14:paraId="4E6229E8" w14:textId="77777777" w:rsidR="003B6BE5" w:rsidRPr="003B6BE5" w:rsidRDefault="003B6BE5" w:rsidP="003B6BE5">
      <w:pPr>
        <w:spacing w:after="0"/>
        <w:rPr>
          <w:i/>
        </w:rPr>
      </w:pPr>
      <w:r w:rsidRPr="003B6BE5">
        <w:rPr>
          <w:i/>
        </w:rPr>
        <w:t>Response:</w:t>
      </w:r>
    </w:p>
    <w:p w14:paraId="26EE7A35" w14:textId="424B1D27" w:rsidR="003B6BE5" w:rsidRPr="003B6BE5" w:rsidRDefault="003B6BE5" w:rsidP="003B6BE5">
      <w:pPr>
        <w:spacing w:after="0"/>
        <w:rPr>
          <w:b/>
          <w:i/>
        </w:rPr>
      </w:pPr>
      <w:r w:rsidRPr="003B6BE5">
        <w:rPr>
          <w:i/>
        </w:rPr>
        <w:t>We are glad the reviewer appreciates the contributions of the current manuscript</w:t>
      </w:r>
      <w:r>
        <w:rPr>
          <w:i/>
        </w:rPr>
        <w:t xml:space="preserve"> and recommends to accept this manuscript with minor revisions. </w:t>
      </w:r>
    </w:p>
    <w:p w14:paraId="037CBE2D" w14:textId="58A4300E" w:rsidR="00A7059F" w:rsidRDefault="00940645" w:rsidP="009D379E">
      <w:pPr>
        <w:spacing w:after="0"/>
      </w:pPr>
      <w:r w:rsidRPr="00A7059F">
        <w:rPr>
          <w:b/>
        </w:rPr>
        <w:br/>
        <w:t>Major Concerns</w:t>
      </w:r>
      <w:proofErr w:type="gramStart"/>
      <w:r w:rsidRPr="00A7059F">
        <w:rPr>
          <w:b/>
        </w:rPr>
        <w:t>:</w:t>
      </w:r>
      <w:proofErr w:type="gramEnd"/>
      <w:r w:rsidRPr="00A7059F">
        <w:rPr>
          <w:b/>
        </w:rPr>
        <w:br/>
        <w:t>No major concerns</w:t>
      </w:r>
      <w:r w:rsidRPr="00A7059F">
        <w:rPr>
          <w:b/>
        </w:rPr>
        <w:br/>
      </w:r>
      <w:r w:rsidRPr="00A7059F">
        <w:rPr>
          <w:b/>
        </w:rPr>
        <w:br/>
        <w:t>Minor Concerns:</w:t>
      </w:r>
      <w:r w:rsidRPr="00A7059F">
        <w:rPr>
          <w:b/>
        </w:rPr>
        <w:br/>
      </w:r>
      <w:r w:rsidRPr="00A7059F">
        <w:rPr>
          <w:b/>
        </w:rPr>
        <w:br/>
        <w:t>General comments:</w:t>
      </w:r>
      <w:r w:rsidRPr="00A7059F">
        <w:rPr>
          <w:b/>
        </w:rPr>
        <w:br/>
        <w:t>The title is not appropriate to the described methodologies which focuses in the isolation of immune cells only, no other CNS cells (glia and neurons) are described. It should be changed accordingly, for instance: "Two methodologies for processing immune cells from CNS tissues for downstream studies of histology and single-cell analysis"</w:t>
      </w:r>
    </w:p>
    <w:p w14:paraId="63986DB5" w14:textId="77777777" w:rsidR="00A7059F" w:rsidRDefault="00A7059F" w:rsidP="009D379E">
      <w:pPr>
        <w:spacing w:after="0"/>
      </w:pPr>
    </w:p>
    <w:p w14:paraId="69B59CC8" w14:textId="77777777" w:rsidR="00A7059F" w:rsidRPr="00AC2F92" w:rsidRDefault="00A7059F" w:rsidP="009D379E">
      <w:pPr>
        <w:spacing w:after="0"/>
        <w:rPr>
          <w:i/>
        </w:rPr>
      </w:pPr>
      <w:r w:rsidRPr="00AC2F92">
        <w:rPr>
          <w:i/>
        </w:rPr>
        <w:t>Response:</w:t>
      </w:r>
    </w:p>
    <w:p w14:paraId="774C914D" w14:textId="76177FE4" w:rsidR="00A7059F" w:rsidRDefault="00E31B79" w:rsidP="009D379E">
      <w:pPr>
        <w:spacing w:after="0"/>
      </w:pPr>
      <w:r>
        <w:rPr>
          <w:i/>
        </w:rPr>
        <w:t>The reviewer is correct that</w:t>
      </w:r>
      <w:r w:rsidR="00A7059F" w:rsidRPr="00AC2F92">
        <w:rPr>
          <w:i/>
        </w:rPr>
        <w:t xml:space="preserve"> this technique focuses on immune cells from CNS tissues, though the protocol could be easily adapt</w:t>
      </w:r>
      <w:r w:rsidR="00AC2F92">
        <w:rPr>
          <w:i/>
        </w:rPr>
        <w:t>ed for isolating other cells of interest including microglia</w:t>
      </w:r>
      <w:r w:rsidR="00683F07">
        <w:rPr>
          <w:i/>
        </w:rPr>
        <w:t xml:space="preserve"> (see lines </w:t>
      </w:r>
      <w:r w:rsidR="00CD4615">
        <w:rPr>
          <w:i/>
        </w:rPr>
        <w:t>418-419 and lines 548-551</w:t>
      </w:r>
      <w:r w:rsidR="00683F07">
        <w:rPr>
          <w:i/>
        </w:rPr>
        <w:t>)</w:t>
      </w:r>
      <w:r w:rsidR="00A7059F" w:rsidRPr="00AC2F92">
        <w:rPr>
          <w:i/>
        </w:rPr>
        <w:t>.</w:t>
      </w:r>
      <w:r w:rsidR="00AC2F92">
        <w:rPr>
          <w:i/>
        </w:rPr>
        <w:t xml:space="preserve"> The gentle processing methods by collagenase I for brain/spinal cord tissue and filter grinding for the meninges allows the isolation of most infiltrating and resident cells in the CNS. </w:t>
      </w:r>
      <w:r w:rsidR="00A7059F" w:rsidRPr="00AC2F92">
        <w:rPr>
          <w:i/>
        </w:rPr>
        <w:t xml:space="preserve"> We have altered the title to reflect the focus of the protocol.</w:t>
      </w:r>
      <w:r w:rsidR="00A7059F">
        <w:t xml:space="preserve"> </w:t>
      </w:r>
      <w:r w:rsidR="00940645">
        <w:br/>
      </w:r>
      <w:r w:rsidR="00940645">
        <w:br/>
      </w:r>
      <w:r w:rsidR="00940645" w:rsidRPr="00A7059F">
        <w:rPr>
          <w:b/>
        </w:rPr>
        <w:t>The introduction is too long. It could be more clear and direct to the point with brief descriptions of: what is your method's purpose, why it is your method important to study the immune cells of the CNS, more specifically in the meninges, what has been done and the advantages/disadvantages of those methods and what does your method brings and how is it useful for the scientific community to study the immune cells in the CNS.</w:t>
      </w:r>
    </w:p>
    <w:p w14:paraId="4F6F1F59" w14:textId="77777777" w:rsidR="00A7059F" w:rsidRDefault="00A7059F" w:rsidP="009D379E">
      <w:pPr>
        <w:spacing w:after="0"/>
      </w:pPr>
    </w:p>
    <w:p w14:paraId="75127438" w14:textId="77777777" w:rsidR="00A7059F" w:rsidRPr="00AC2F92" w:rsidRDefault="00A7059F" w:rsidP="009D379E">
      <w:pPr>
        <w:spacing w:after="0"/>
        <w:rPr>
          <w:i/>
        </w:rPr>
      </w:pPr>
      <w:r w:rsidRPr="00AC2F92">
        <w:rPr>
          <w:i/>
        </w:rPr>
        <w:lastRenderedPageBreak/>
        <w:t>Response:</w:t>
      </w:r>
    </w:p>
    <w:p w14:paraId="60016ED8" w14:textId="77777777" w:rsidR="00A7059F" w:rsidRDefault="00AC2F92" w:rsidP="009D379E">
      <w:pPr>
        <w:spacing w:after="0"/>
      </w:pPr>
      <w:r w:rsidRPr="00AC2F92">
        <w:rPr>
          <w:i/>
        </w:rPr>
        <w:t>We thank the</w:t>
      </w:r>
      <w:r w:rsidR="00A7059F" w:rsidRPr="00AC2F92">
        <w:rPr>
          <w:i/>
        </w:rPr>
        <w:t xml:space="preserve"> reviewer for the suggestion to clarify the introduction. We have streamlined the introduction to highlight the points noted above and the points JOVE requires the author to address.</w:t>
      </w:r>
      <w:r w:rsidR="00A7059F">
        <w:t xml:space="preserve">  </w:t>
      </w:r>
      <w:r w:rsidR="00940645">
        <w:br/>
      </w:r>
      <w:r w:rsidR="00940645">
        <w:br/>
      </w:r>
      <w:r w:rsidR="00940645" w:rsidRPr="00A7059F">
        <w:rPr>
          <w:b/>
        </w:rPr>
        <w:t>Specific comments</w:t>
      </w:r>
      <w:proofErr w:type="gramStart"/>
      <w:r w:rsidR="00940645" w:rsidRPr="00A7059F">
        <w:rPr>
          <w:b/>
        </w:rPr>
        <w:t>:</w:t>
      </w:r>
      <w:proofErr w:type="gramEnd"/>
      <w:r w:rsidR="00940645" w:rsidRPr="00A7059F">
        <w:rPr>
          <w:b/>
        </w:rPr>
        <w:br/>
        <w:t>Abstract:</w:t>
      </w:r>
      <w:r w:rsidR="00940645" w:rsidRPr="00A7059F">
        <w:rPr>
          <w:b/>
        </w:rPr>
        <w:br/>
        <w:t xml:space="preserve">The sentence "the CNS is an immunologically-specialized site, and in steady- state conditions, immune privilege is most evident in the CNS parenchyma. In contrast, under homeostatic conditions..." it is not clear for me what was the message, in steady-state there is immune </w:t>
      </w:r>
      <w:proofErr w:type="spellStart"/>
      <w:r w:rsidR="00940645" w:rsidRPr="00A7059F">
        <w:rPr>
          <w:b/>
        </w:rPr>
        <w:t>previledge</w:t>
      </w:r>
      <w:proofErr w:type="spellEnd"/>
      <w:r w:rsidR="00940645" w:rsidRPr="00A7059F">
        <w:rPr>
          <w:b/>
        </w:rPr>
        <w:t xml:space="preserve"> and in homeostasis not? Maybe the authors could re-write it.</w:t>
      </w:r>
    </w:p>
    <w:p w14:paraId="320640E4" w14:textId="77777777" w:rsidR="00A7059F" w:rsidRDefault="00A7059F" w:rsidP="009D379E">
      <w:pPr>
        <w:spacing w:after="0"/>
      </w:pPr>
    </w:p>
    <w:p w14:paraId="34F43E4D" w14:textId="77777777" w:rsidR="00A7059F" w:rsidRPr="00AC2F92" w:rsidRDefault="00A7059F" w:rsidP="009D379E">
      <w:pPr>
        <w:spacing w:after="0"/>
        <w:rPr>
          <w:i/>
        </w:rPr>
      </w:pPr>
      <w:r w:rsidRPr="00AC2F92">
        <w:rPr>
          <w:i/>
        </w:rPr>
        <w:t>Response:</w:t>
      </w:r>
    </w:p>
    <w:p w14:paraId="1906D0CA" w14:textId="77777777" w:rsidR="00A7059F" w:rsidRDefault="00AC2F92" w:rsidP="009D379E">
      <w:pPr>
        <w:spacing w:after="0"/>
      </w:pPr>
      <w:r w:rsidRPr="00AC2F92">
        <w:rPr>
          <w:i/>
        </w:rPr>
        <w:t>We thank the reviewer</w:t>
      </w:r>
      <w:r w:rsidR="00A7059F" w:rsidRPr="00AC2F92">
        <w:rPr>
          <w:i/>
        </w:rPr>
        <w:t xml:space="preserve"> for the suggestion and have modified line </w:t>
      </w:r>
      <w:r w:rsidRPr="00AC2F92">
        <w:rPr>
          <w:i/>
        </w:rPr>
        <w:t xml:space="preserve">37 </w:t>
      </w:r>
      <w:r w:rsidR="00A7059F" w:rsidRPr="00AC2F92">
        <w:rPr>
          <w:i/>
        </w:rPr>
        <w:t>to clarify this concept.</w:t>
      </w:r>
      <w:r w:rsidR="00A7059F">
        <w:t xml:space="preserve"> </w:t>
      </w:r>
      <w:r w:rsidR="00940645">
        <w:br/>
      </w:r>
      <w:r w:rsidR="00940645">
        <w:br/>
      </w:r>
      <w:r w:rsidR="00940645" w:rsidRPr="00AC2F92">
        <w:rPr>
          <w:b/>
        </w:rPr>
        <w:t>Introduction</w:t>
      </w:r>
      <w:proofErr w:type="gramStart"/>
      <w:r w:rsidR="00940645" w:rsidRPr="00AC2F92">
        <w:rPr>
          <w:b/>
        </w:rPr>
        <w:t>:</w:t>
      </w:r>
      <w:proofErr w:type="gramEnd"/>
      <w:r w:rsidR="00940645" w:rsidRPr="00AC2F92">
        <w:rPr>
          <w:b/>
        </w:rPr>
        <w:br/>
        <w:t>lines 106-108 "Single-cell suspensions can be used in applications, including cell culture assays to perform in-vitro stimulation, enzyme-linked immunospot (ELISpot), flow cytometry, and single-cell and bulk transcriptomics." Do authors have references for it? Have they tested it for this applications?</w:t>
      </w:r>
    </w:p>
    <w:p w14:paraId="35848D6E" w14:textId="77777777" w:rsidR="00A7059F" w:rsidRDefault="00A7059F" w:rsidP="009D379E">
      <w:pPr>
        <w:spacing w:after="0"/>
      </w:pPr>
    </w:p>
    <w:p w14:paraId="393289B5" w14:textId="77777777" w:rsidR="00A7059F" w:rsidRDefault="00A7059F" w:rsidP="009D379E">
      <w:pPr>
        <w:spacing w:after="0"/>
      </w:pPr>
    </w:p>
    <w:p w14:paraId="62D9A8F0" w14:textId="77777777" w:rsidR="00A7059F" w:rsidRPr="00AC2F92" w:rsidRDefault="00A7059F" w:rsidP="009D379E">
      <w:pPr>
        <w:spacing w:after="0"/>
        <w:rPr>
          <w:i/>
        </w:rPr>
      </w:pPr>
      <w:r w:rsidRPr="00AC2F92">
        <w:rPr>
          <w:i/>
        </w:rPr>
        <w:t>Response:</w:t>
      </w:r>
    </w:p>
    <w:p w14:paraId="5332E444" w14:textId="77777777" w:rsidR="00A7059F" w:rsidRPr="00A7059F" w:rsidRDefault="00A7059F" w:rsidP="009D379E">
      <w:pPr>
        <w:spacing w:after="0"/>
        <w:rPr>
          <w:b/>
        </w:rPr>
      </w:pPr>
      <w:r w:rsidRPr="00AC2F92">
        <w:rPr>
          <w:i/>
        </w:rPr>
        <w:t>We have</w:t>
      </w:r>
      <w:r w:rsidR="00AC2F92" w:rsidRPr="00AC2F92">
        <w:rPr>
          <w:i/>
        </w:rPr>
        <w:t xml:space="preserve"> expanded</w:t>
      </w:r>
      <w:r w:rsidRPr="00AC2F92">
        <w:rPr>
          <w:i/>
        </w:rPr>
        <w:t xml:space="preserve"> references listed for these methods in the protocol section</w:t>
      </w:r>
      <w:r w:rsidR="00AC2F92" w:rsidRPr="00AC2F92">
        <w:rPr>
          <w:i/>
        </w:rPr>
        <w:t xml:space="preserve"> (lines </w:t>
      </w:r>
      <w:r w:rsidR="00683F07">
        <w:rPr>
          <w:i/>
        </w:rPr>
        <w:t>303-305</w:t>
      </w:r>
      <w:r w:rsidR="00AC2F92" w:rsidRPr="00AC2F92">
        <w:rPr>
          <w:i/>
        </w:rPr>
        <w:t>)</w:t>
      </w:r>
      <w:r w:rsidRPr="00AC2F92">
        <w:rPr>
          <w:i/>
        </w:rPr>
        <w:t>. We have also added them to the introduction to emphasize protocols are readily available for downstream techniques</w:t>
      </w:r>
      <w:r w:rsidR="00AC2F92" w:rsidRPr="00AC2F92">
        <w:rPr>
          <w:i/>
        </w:rPr>
        <w:t xml:space="preserve"> (lines</w:t>
      </w:r>
      <w:r w:rsidR="00AC2F92">
        <w:rPr>
          <w:i/>
        </w:rPr>
        <w:t xml:space="preserve"> 9</w:t>
      </w:r>
      <w:r w:rsidR="00683F07">
        <w:rPr>
          <w:i/>
        </w:rPr>
        <w:t>3</w:t>
      </w:r>
      <w:r w:rsidR="00AC2F92">
        <w:rPr>
          <w:i/>
        </w:rPr>
        <w:t>-95</w:t>
      </w:r>
      <w:r w:rsidR="00AC2F92" w:rsidRPr="00AC2F92">
        <w:rPr>
          <w:i/>
        </w:rPr>
        <w:t>)</w:t>
      </w:r>
      <w:r w:rsidRPr="00AC2F92">
        <w:rPr>
          <w:i/>
        </w:rPr>
        <w:t xml:space="preserve">. Single-cell suspensions from brain/spinal cord tissue have been widely tested in the mentioned </w:t>
      </w:r>
      <w:r w:rsidR="00AC2F92" w:rsidRPr="00AC2F92">
        <w:rPr>
          <w:i/>
        </w:rPr>
        <w:t xml:space="preserve">applications. Protocols specifically focused on the meninges have been added as available (lines </w:t>
      </w:r>
      <w:r w:rsidR="00683F07">
        <w:rPr>
          <w:i/>
        </w:rPr>
        <w:t>303-305</w:t>
      </w:r>
      <w:r w:rsidR="00AC2F92" w:rsidRPr="00AC2F92">
        <w:rPr>
          <w:i/>
        </w:rPr>
        <w:t>).</w:t>
      </w:r>
      <w:r w:rsidR="00940645" w:rsidRPr="00A7059F">
        <w:rPr>
          <w:i/>
        </w:rPr>
        <w:br/>
      </w:r>
      <w:r w:rsidR="00940645">
        <w:br/>
        <w:t>Protocol</w:t>
      </w:r>
      <w:proofErr w:type="gramStart"/>
      <w:r w:rsidR="00940645">
        <w:t>:</w:t>
      </w:r>
      <w:proofErr w:type="gramEnd"/>
      <w:r w:rsidR="00940645">
        <w:br/>
      </w:r>
      <w:r w:rsidR="00940645" w:rsidRPr="00A7059F">
        <w:rPr>
          <w:b/>
        </w:rPr>
        <w:t>Line 126: It should be mentioned here how old are the mice used, I guess adults?</w:t>
      </w:r>
    </w:p>
    <w:p w14:paraId="626BDFD0" w14:textId="77777777" w:rsidR="00A7059F" w:rsidRDefault="00A7059F" w:rsidP="009D379E">
      <w:pPr>
        <w:spacing w:after="0"/>
      </w:pPr>
    </w:p>
    <w:p w14:paraId="5F7629F8" w14:textId="77777777" w:rsidR="00A7059F" w:rsidRPr="00AC2F92" w:rsidRDefault="00A7059F" w:rsidP="009D379E">
      <w:pPr>
        <w:spacing w:after="0"/>
        <w:rPr>
          <w:i/>
        </w:rPr>
      </w:pPr>
      <w:r w:rsidRPr="00AC2F92">
        <w:rPr>
          <w:i/>
        </w:rPr>
        <w:t>Response:</w:t>
      </w:r>
    </w:p>
    <w:p w14:paraId="5334EF27" w14:textId="5CB6966E" w:rsidR="00A7059F" w:rsidRPr="00AC2F92" w:rsidRDefault="00AC2F92" w:rsidP="009D379E">
      <w:pPr>
        <w:spacing w:after="0"/>
        <w:rPr>
          <w:i/>
        </w:rPr>
      </w:pPr>
      <w:r>
        <w:rPr>
          <w:i/>
        </w:rPr>
        <w:t xml:space="preserve">The age, strain, and sex of the mice used </w:t>
      </w:r>
      <w:r w:rsidR="00A7059F" w:rsidRPr="00AC2F92">
        <w:rPr>
          <w:i/>
        </w:rPr>
        <w:t xml:space="preserve">has been added to the results (line </w:t>
      </w:r>
      <w:r w:rsidR="00683F07">
        <w:rPr>
          <w:i/>
        </w:rPr>
        <w:t>43</w:t>
      </w:r>
      <w:r w:rsidR="00CD4615">
        <w:rPr>
          <w:i/>
        </w:rPr>
        <w:t>1-432</w:t>
      </w:r>
      <w:r w:rsidR="00A7059F" w:rsidRPr="00AC2F92">
        <w:rPr>
          <w:i/>
        </w:rPr>
        <w:t>).</w:t>
      </w:r>
    </w:p>
    <w:p w14:paraId="30C77FC3" w14:textId="77777777" w:rsidR="00A7059F" w:rsidRPr="00A7059F" w:rsidRDefault="00940645" w:rsidP="009D379E">
      <w:pPr>
        <w:spacing w:after="0"/>
        <w:rPr>
          <w:b/>
        </w:rPr>
      </w:pPr>
      <w:r>
        <w:br/>
      </w:r>
      <w:r w:rsidRPr="00A7059F">
        <w:rPr>
          <w:b/>
        </w:rPr>
        <w:t>Line 243: The authors could mentioned that the scissors used are fine point and/or indicate which of the two scissors from the methods, this is important not to damage the spinal cord</w:t>
      </w:r>
    </w:p>
    <w:p w14:paraId="707D3873" w14:textId="77777777" w:rsidR="00A7059F" w:rsidRDefault="00A7059F" w:rsidP="009D379E">
      <w:pPr>
        <w:spacing w:after="0"/>
      </w:pPr>
    </w:p>
    <w:p w14:paraId="0EEB811A" w14:textId="77777777" w:rsidR="00A7059F" w:rsidRPr="007F25D8" w:rsidRDefault="00A7059F" w:rsidP="009D379E">
      <w:pPr>
        <w:spacing w:after="0"/>
        <w:rPr>
          <w:i/>
        </w:rPr>
      </w:pPr>
      <w:r w:rsidRPr="007F25D8">
        <w:rPr>
          <w:i/>
        </w:rPr>
        <w:t>Response:</w:t>
      </w:r>
    </w:p>
    <w:p w14:paraId="7BC47684" w14:textId="77777777" w:rsidR="00A7059F" w:rsidRPr="007F25D8" w:rsidRDefault="00A7059F" w:rsidP="009D379E">
      <w:pPr>
        <w:spacing w:after="0"/>
        <w:rPr>
          <w:i/>
        </w:rPr>
      </w:pPr>
      <w:r w:rsidRPr="007F25D8">
        <w:rPr>
          <w:i/>
        </w:rPr>
        <w:t>The review</w:t>
      </w:r>
      <w:r w:rsidR="007F25D8" w:rsidRPr="007F25D8">
        <w:rPr>
          <w:i/>
        </w:rPr>
        <w:t>er</w:t>
      </w:r>
      <w:r w:rsidRPr="007F25D8">
        <w:rPr>
          <w:i/>
        </w:rPr>
        <w:t xml:space="preserve"> is correct that fine point scissors must be used for the methods. We can clarified the use of these scissors for removing an intact spinal cord</w:t>
      </w:r>
      <w:r w:rsidR="007F25D8" w:rsidRPr="007F25D8">
        <w:rPr>
          <w:i/>
        </w:rPr>
        <w:t xml:space="preserve"> (line 240).</w:t>
      </w:r>
    </w:p>
    <w:p w14:paraId="3B03AF5F" w14:textId="77777777" w:rsidR="00A7059F" w:rsidRPr="00A7059F" w:rsidRDefault="00940645" w:rsidP="009D379E">
      <w:pPr>
        <w:spacing w:after="0"/>
        <w:rPr>
          <w:b/>
        </w:rPr>
      </w:pPr>
      <w:r>
        <w:br/>
      </w:r>
      <w:r w:rsidRPr="00A7059F">
        <w:rPr>
          <w:b/>
        </w:rPr>
        <w:t xml:space="preserve">Line 302: Since FCS can activate/alter the cells transcriptome for </w:t>
      </w:r>
      <w:proofErr w:type="spellStart"/>
      <w:r w:rsidRPr="00A7059F">
        <w:rPr>
          <w:b/>
        </w:rPr>
        <w:t>for</w:t>
      </w:r>
      <w:proofErr w:type="spellEnd"/>
      <w:r w:rsidRPr="00A7059F">
        <w:rPr>
          <w:b/>
        </w:rPr>
        <w:t xml:space="preserve"> single-cell RNA-</w:t>
      </w:r>
      <w:proofErr w:type="spellStart"/>
      <w:r w:rsidRPr="00A7059F">
        <w:rPr>
          <w:b/>
        </w:rPr>
        <w:t>seq</w:t>
      </w:r>
      <w:proofErr w:type="spellEnd"/>
      <w:r w:rsidRPr="00A7059F">
        <w:rPr>
          <w:b/>
        </w:rPr>
        <w:t>, maybe an alternative to FBS can be presented? Have the authors tested 10% BSA for instance?</w:t>
      </w:r>
    </w:p>
    <w:p w14:paraId="176BAE73" w14:textId="77777777" w:rsidR="00A7059F" w:rsidRDefault="00A7059F" w:rsidP="009D379E">
      <w:pPr>
        <w:spacing w:after="0"/>
      </w:pPr>
    </w:p>
    <w:p w14:paraId="19102A93" w14:textId="77777777" w:rsidR="00A7059F" w:rsidRPr="00A7059F" w:rsidRDefault="00A7059F" w:rsidP="009D379E">
      <w:pPr>
        <w:spacing w:after="0"/>
        <w:rPr>
          <w:i/>
        </w:rPr>
      </w:pPr>
      <w:r w:rsidRPr="00A7059F">
        <w:rPr>
          <w:i/>
        </w:rPr>
        <w:t>Response:</w:t>
      </w:r>
    </w:p>
    <w:p w14:paraId="1C3E171B" w14:textId="77777777" w:rsidR="00A7059F" w:rsidRPr="007261B3" w:rsidRDefault="00A7059F" w:rsidP="009D379E">
      <w:pPr>
        <w:spacing w:after="0"/>
        <w:rPr>
          <w:i/>
        </w:rPr>
      </w:pPr>
      <w:r w:rsidRPr="007261B3">
        <w:rPr>
          <w:i/>
        </w:rPr>
        <w:lastRenderedPageBreak/>
        <w:t xml:space="preserve">The reviewer is correct that certain lots of FBS/FCS may activate cells. We have added a note that 1x PBS with 0.04% BSA is a safe alternative for single-cell RNA </w:t>
      </w:r>
      <w:proofErr w:type="spellStart"/>
      <w:r w:rsidRPr="007261B3">
        <w:rPr>
          <w:i/>
        </w:rPr>
        <w:t>seq</w:t>
      </w:r>
      <w:proofErr w:type="spellEnd"/>
      <w:r w:rsidRPr="007261B3">
        <w:rPr>
          <w:i/>
        </w:rPr>
        <w:t xml:space="preserve"> analysis</w:t>
      </w:r>
      <w:r w:rsidR="007261B3" w:rsidRPr="007261B3">
        <w:rPr>
          <w:i/>
        </w:rPr>
        <w:t xml:space="preserve"> if FCS lots are not tested for cell activation</w:t>
      </w:r>
      <w:r w:rsidRPr="007261B3">
        <w:rPr>
          <w:i/>
        </w:rPr>
        <w:t xml:space="preserve"> (line </w:t>
      </w:r>
      <w:r w:rsidR="00683F07">
        <w:rPr>
          <w:i/>
        </w:rPr>
        <w:t>323-326</w:t>
      </w:r>
      <w:r w:rsidRPr="007261B3">
        <w:rPr>
          <w:i/>
        </w:rPr>
        <w:t xml:space="preserve">).  </w:t>
      </w:r>
    </w:p>
    <w:p w14:paraId="15092826" w14:textId="77777777" w:rsidR="00A7059F" w:rsidRPr="00A7059F" w:rsidRDefault="00940645" w:rsidP="009D379E">
      <w:pPr>
        <w:spacing w:after="0"/>
        <w:rPr>
          <w:b/>
        </w:rPr>
      </w:pPr>
      <w:r w:rsidRPr="00A7059F">
        <w:rPr>
          <w:i/>
        </w:rPr>
        <w:br/>
      </w:r>
      <w:r w:rsidRPr="00A7059F">
        <w:rPr>
          <w:b/>
        </w:rPr>
        <w:t xml:space="preserve">Line 305: Is minced brain spin down to remove the media before the 3ml of RPMI with 10% FCS is added? If so, it could be written down, if not, the final volume would be different in the </w:t>
      </w:r>
      <w:proofErr w:type="spellStart"/>
      <w:r w:rsidRPr="00A7059F">
        <w:rPr>
          <w:b/>
        </w:rPr>
        <w:t>ext</w:t>
      </w:r>
      <w:proofErr w:type="spellEnd"/>
      <w:r w:rsidRPr="00A7059F">
        <w:rPr>
          <w:b/>
        </w:rPr>
        <w:t xml:space="preserve"> steps</w:t>
      </w:r>
    </w:p>
    <w:p w14:paraId="1B55FC45" w14:textId="77777777" w:rsidR="00A7059F" w:rsidRDefault="00A7059F" w:rsidP="009D379E">
      <w:pPr>
        <w:spacing w:after="0"/>
      </w:pPr>
    </w:p>
    <w:p w14:paraId="4CBB9AF6" w14:textId="77777777" w:rsidR="00A7059F" w:rsidRPr="00A7059F" w:rsidRDefault="00A7059F" w:rsidP="009D379E">
      <w:pPr>
        <w:spacing w:after="0"/>
        <w:rPr>
          <w:i/>
        </w:rPr>
      </w:pPr>
      <w:r w:rsidRPr="00A7059F">
        <w:rPr>
          <w:i/>
        </w:rPr>
        <w:t xml:space="preserve">Response: </w:t>
      </w:r>
    </w:p>
    <w:p w14:paraId="5434BC89" w14:textId="77777777" w:rsidR="00A7059F" w:rsidRPr="00A7059F" w:rsidRDefault="00A7059F" w:rsidP="009D379E">
      <w:pPr>
        <w:spacing w:after="0"/>
        <w:rPr>
          <w:i/>
        </w:rPr>
      </w:pPr>
      <w:r w:rsidRPr="00A7059F">
        <w:rPr>
          <w:i/>
        </w:rPr>
        <w:t xml:space="preserve">To clarify, the tissue is first minced without any media on the petri dish. The minced tissue is then </w:t>
      </w:r>
      <w:proofErr w:type="spellStart"/>
      <w:r w:rsidRPr="00A7059F">
        <w:rPr>
          <w:i/>
        </w:rPr>
        <w:t>resuspended</w:t>
      </w:r>
      <w:proofErr w:type="spellEnd"/>
      <w:r w:rsidRPr="00A7059F">
        <w:rPr>
          <w:i/>
        </w:rPr>
        <w:t xml:space="preserve"> in 3 mL of media and transferred to a conical tube. The petri dish is then washed with 2 mL of media to remove remaining tissue and this is transferred to the conical tube for a final volume of </w:t>
      </w:r>
      <w:r w:rsidR="007261B3">
        <w:rPr>
          <w:i/>
        </w:rPr>
        <w:t>~</w:t>
      </w:r>
      <w:r w:rsidRPr="00A7059F">
        <w:rPr>
          <w:i/>
        </w:rPr>
        <w:t xml:space="preserve">5 </w:t>
      </w:r>
      <w:proofErr w:type="spellStart"/>
      <w:r w:rsidRPr="00A7059F">
        <w:rPr>
          <w:i/>
        </w:rPr>
        <w:t>mL.</w:t>
      </w:r>
      <w:proofErr w:type="spellEnd"/>
      <w:r w:rsidRPr="00A7059F">
        <w:rPr>
          <w:i/>
        </w:rPr>
        <w:t xml:space="preserve"> This process will be filmed, which will </w:t>
      </w:r>
      <w:r>
        <w:rPr>
          <w:i/>
        </w:rPr>
        <w:t xml:space="preserve">further </w:t>
      </w:r>
      <w:r w:rsidRPr="00A7059F">
        <w:rPr>
          <w:i/>
        </w:rPr>
        <w:t xml:space="preserve">clarify the mincing and resuspension process. </w:t>
      </w:r>
      <w:r w:rsidR="007261B3">
        <w:rPr>
          <w:i/>
        </w:rPr>
        <w:t xml:space="preserve">Please let us know if further clarification is necessary in the text. </w:t>
      </w:r>
    </w:p>
    <w:p w14:paraId="0631C690" w14:textId="77777777" w:rsidR="00A7059F" w:rsidRPr="00A7059F" w:rsidRDefault="00940645" w:rsidP="009D379E">
      <w:pPr>
        <w:spacing w:after="0"/>
        <w:rPr>
          <w:b/>
        </w:rPr>
      </w:pPr>
      <w:r>
        <w:br/>
      </w:r>
      <w:r w:rsidRPr="00A7059F">
        <w:rPr>
          <w:b/>
        </w:rPr>
        <w:t>Line 331: It would be better to also have the final concentration of EDTA instead or in addition to the volume to be added.</w:t>
      </w:r>
    </w:p>
    <w:p w14:paraId="3E9B4047" w14:textId="77777777" w:rsidR="00A7059F" w:rsidRDefault="00A7059F" w:rsidP="009D379E">
      <w:pPr>
        <w:spacing w:after="0"/>
      </w:pPr>
    </w:p>
    <w:p w14:paraId="64FDC5F2" w14:textId="77777777" w:rsidR="00A7059F" w:rsidRPr="00591DE9" w:rsidRDefault="00A7059F" w:rsidP="009D379E">
      <w:pPr>
        <w:spacing w:after="0"/>
        <w:rPr>
          <w:i/>
        </w:rPr>
      </w:pPr>
      <w:r w:rsidRPr="00591DE9">
        <w:rPr>
          <w:i/>
        </w:rPr>
        <w:t xml:space="preserve">Response: </w:t>
      </w:r>
    </w:p>
    <w:p w14:paraId="769FD32A" w14:textId="0468FFD8" w:rsidR="00A7059F" w:rsidRDefault="00A7059F" w:rsidP="009D379E">
      <w:pPr>
        <w:spacing w:after="0"/>
        <w:rPr>
          <w:i/>
        </w:rPr>
      </w:pPr>
      <w:r w:rsidRPr="00591DE9">
        <w:rPr>
          <w:i/>
        </w:rPr>
        <w:t xml:space="preserve">We have added the final concentration to the text (see lines </w:t>
      </w:r>
      <w:r w:rsidR="00591DE9" w:rsidRPr="00591DE9">
        <w:rPr>
          <w:i/>
        </w:rPr>
        <w:t>3</w:t>
      </w:r>
      <w:r w:rsidR="00CD4615">
        <w:rPr>
          <w:i/>
        </w:rPr>
        <w:t>59</w:t>
      </w:r>
      <w:r w:rsidR="00683F07">
        <w:rPr>
          <w:i/>
        </w:rPr>
        <w:t>).</w:t>
      </w:r>
    </w:p>
    <w:p w14:paraId="6C74F4EE" w14:textId="77777777" w:rsidR="00A7059F" w:rsidRPr="00A7059F" w:rsidRDefault="00940645" w:rsidP="009D379E">
      <w:pPr>
        <w:spacing w:after="0"/>
        <w:rPr>
          <w:b/>
        </w:rPr>
      </w:pPr>
      <w:r w:rsidRPr="00A7059F">
        <w:rPr>
          <w:b/>
        </w:rPr>
        <w:br/>
        <w:t>Line 338: The authors could also write here that this step is to remove the debris in order to get a clear cell suspension necessary for the single-cell analysis</w:t>
      </w:r>
    </w:p>
    <w:p w14:paraId="5DE54645" w14:textId="77777777" w:rsidR="00A7059F" w:rsidRDefault="00A7059F" w:rsidP="009D379E">
      <w:pPr>
        <w:spacing w:after="0"/>
      </w:pPr>
    </w:p>
    <w:p w14:paraId="3FC5AFFD" w14:textId="77777777" w:rsidR="00A7059F" w:rsidRPr="00591DE9" w:rsidRDefault="00A7059F" w:rsidP="009D379E">
      <w:pPr>
        <w:spacing w:after="0"/>
        <w:rPr>
          <w:i/>
        </w:rPr>
      </w:pPr>
      <w:r w:rsidRPr="00591DE9">
        <w:rPr>
          <w:i/>
        </w:rPr>
        <w:t>Response:</w:t>
      </w:r>
    </w:p>
    <w:p w14:paraId="1DFD5E78" w14:textId="77777777" w:rsidR="00A7059F" w:rsidRPr="00A7059F" w:rsidRDefault="00A7059F" w:rsidP="009D379E">
      <w:pPr>
        <w:spacing w:after="0"/>
        <w:rPr>
          <w:i/>
        </w:rPr>
      </w:pPr>
      <w:r w:rsidRPr="00591DE9">
        <w:rPr>
          <w:i/>
        </w:rPr>
        <w:t xml:space="preserve">We thank the reviewer for this suggestion. We have made an additional note that this step is essential for obtaining a pure single-cell suspension for single-cell analysis (lines </w:t>
      </w:r>
      <w:r w:rsidR="00683F07">
        <w:rPr>
          <w:i/>
        </w:rPr>
        <w:t>391-393</w:t>
      </w:r>
      <w:r w:rsidRPr="00591DE9">
        <w:rPr>
          <w:i/>
        </w:rPr>
        <w:t>)</w:t>
      </w:r>
    </w:p>
    <w:p w14:paraId="1C1DE81B" w14:textId="77777777" w:rsidR="00A7059F" w:rsidRPr="00A7059F" w:rsidRDefault="00940645" w:rsidP="009D379E">
      <w:pPr>
        <w:spacing w:after="0"/>
        <w:rPr>
          <w:b/>
        </w:rPr>
      </w:pPr>
      <w:r>
        <w:br/>
      </w:r>
      <w:r w:rsidRPr="00A7059F">
        <w:rPr>
          <w:b/>
        </w:rPr>
        <w:t xml:space="preserve">Line 352: Is SIP solution (1 part of </w:t>
      </w:r>
      <w:proofErr w:type="spellStart"/>
      <w:r w:rsidRPr="00A7059F">
        <w:rPr>
          <w:b/>
        </w:rPr>
        <w:t>percoll</w:t>
      </w:r>
      <w:proofErr w:type="spellEnd"/>
      <w:r w:rsidRPr="00A7059F">
        <w:rPr>
          <w:b/>
        </w:rPr>
        <w:t xml:space="preserve"> dilution buffer and 9 parts of </w:t>
      </w:r>
      <w:proofErr w:type="spellStart"/>
      <w:r w:rsidRPr="00A7059F">
        <w:rPr>
          <w:b/>
        </w:rPr>
        <w:t>percoll</w:t>
      </w:r>
      <w:proofErr w:type="spellEnd"/>
      <w:r w:rsidRPr="00A7059F">
        <w:rPr>
          <w:b/>
        </w:rPr>
        <w:t xml:space="preserve"> media) considered the 100% stock of SIP solution?</w:t>
      </w:r>
    </w:p>
    <w:p w14:paraId="425E045D" w14:textId="77777777" w:rsidR="00A7059F" w:rsidRPr="00A7059F" w:rsidRDefault="00A7059F" w:rsidP="009D379E">
      <w:pPr>
        <w:spacing w:after="0"/>
        <w:rPr>
          <w:i/>
        </w:rPr>
      </w:pPr>
    </w:p>
    <w:p w14:paraId="2BDA323D" w14:textId="77777777" w:rsidR="00A7059F" w:rsidRPr="00642925" w:rsidRDefault="00A7059F" w:rsidP="009D379E">
      <w:pPr>
        <w:spacing w:after="0"/>
        <w:rPr>
          <w:i/>
        </w:rPr>
      </w:pPr>
      <w:r w:rsidRPr="00642925">
        <w:rPr>
          <w:i/>
        </w:rPr>
        <w:t>Response:</w:t>
      </w:r>
    </w:p>
    <w:p w14:paraId="6CC60874" w14:textId="5686F896" w:rsidR="00A7059F" w:rsidRPr="00642925" w:rsidRDefault="00A7059F" w:rsidP="009D379E">
      <w:pPr>
        <w:spacing w:after="0"/>
        <w:rPr>
          <w:i/>
        </w:rPr>
      </w:pPr>
      <w:r w:rsidRPr="00642925">
        <w:rPr>
          <w:i/>
        </w:rPr>
        <w:t>The SIP solution</w:t>
      </w:r>
      <w:r w:rsidR="00642925" w:rsidRPr="00642925">
        <w:rPr>
          <w:i/>
        </w:rPr>
        <w:t xml:space="preserve"> (now stock isotonic density gradient medium) </w:t>
      </w:r>
      <w:r w:rsidRPr="00642925">
        <w:rPr>
          <w:i/>
        </w:rPr>
        <w:t>is considered the 100% stock. We have added this point (lines</w:t>
      </w:r>
      <w:r w:rsidR="00642925" w:rsidRPr="00642925">
        <w:rPr>
          <w:i/>
        </w:rPr>
        <w:t xml:space="preserve"> </w:t>
      </w:r>
      <w:r w:rsidR="00CD4615">
        <w:rPr>
          <w:i/>
        </w:rPr>
        <w:t>366</w:t>
      </w:r>
      <w:r w:rsidR="00642925" w:rsidRPr="00642925">
        <w:rPr>
          <w:i/>
        </w:rPr>
        <w:t>;</w:t>
      </w:r>
      <w:r w:rsidRPr="00642925">
        <w:rPr>
          <w:i/>
        </w:rPr>
        <w:t xml:space="preserve"> </w:t>
      </w:r>
      <w:r w:rsidR="00CD4615">
        <w:rPr>
          <w:i/>
        </w:rPr>
        <w:t>371</w:t>
      </w:r>
      <w:r w:rsidR="00683F07">
        <w:rPr>
          <w:i/>
        </w:rPr>
        <w:t>-37</w:t>
      </w:r>
      <w:r w:rsidR="00CD4615">
        <w:rPr>
          <w:i/>
        </w:rPr>
        <w:t>7; 387</w:t>
      </w:r>
      <w:r w:rsidR="00683F07">
        <w:rPr>
          <w:i/>
        </w:rPr>
        <w:t>-39</w:t>
      </w:r>
      <w:r w:rsidR="00CD4615">
        <w:rPr>
          <w:i/>
        </w:rPr>
        <w:t>1</w:t>
      </w:r>
      <w:r w:rsidRPr="00642925">
        <w:rPr>
          <w:i/>
        </w:rPr>
        <w:t xml:space="preserve">) to clarify this. </w:t>
      </w:r>
    </w:p>
    <w:p w14:paraId="043F301F" w14:textId="77777777" w:rsidR="00A7059F" w:rsidRPr="00A7059F" w:rsidRDefault="00940645" w:rsidP="009D379E">
      <w:pPr>
        <w:spacing w:after="0"/>
        <w:rPr>
          <w:b/>
        </w:rPr>
      </w:pPr>
      <w:r>
        <w:br/>
      </w:r>
      <w:r w:rsidRPr="00A7059F">
        <w:rPr>
          <w:b/>
        </w:rPr>
        <w:t>Line 361: 2 tubes means 1 brain or 1 spinal cord per tube? Can we pool 2 brains or 2 spinal cords in 1 tube?</w:t>
      </w:r>
    </w:p>
    <w:p w14:paraId="0725D0FC" w14:textId="77777777" w:rsidR="00A7059F" w:rsidRDefault="00A7059F" w:rsidP="009D379E">
      <w:pPr>
        <w:spacing w:after="0"/>
      </w:pPr>
    </w:p>
    <w:p w14:paraId="50CEFE1B" w14:textId="77777777" w:rsidR="00A7059F" w:rsidRPr="00642925" w:rsidRDefault="00A7059F" w:rsidP="009D379E">
      <w:pPr>
        <w:spacing w:after="0"/>
        <w:rPr>
          <w:i/>
        </w:rPr>
      </w:pPr>
      <w:r w:rsidRPr="00642925">
        <w:rPr>
          <w:i/>
        </w:rPr>
        <w:t>Response:</w:t>
      </w:r>
    </w:p>
    <w:p w14:paraId="2FF7323E" w14:textId="5B18F814" w:rsidR="00A7059F" w:rsidRPr="00A7059F" w:rsidRDefault="00EB78BC" w:rsidP="009D379E">
      <w:pPr>
        <w:spacing w:after="0"/>
        <w:rPr>
          <w:i/>
        </w:rPr>
      </w:pPr>
      <w:r>
        <w:rPr>
          <w:i/>
        </w:rPr>
        <w:t xml:space="preserve">The content of the tube (i.e. whether it has 1 or two spinal cords) does not matter. A note has been added that two spinal cords may be processed together for enzymatic digestion, but brains should be processed individually (lines </w:t>
      </w:r>
      <w:r w:rsidR="00D84688">
        <w:rPr>
          <w:i/>
        </w:rPr>
        <w:t>316-317</w:t>
      </w:r>
      <w:r w:rsidR="00E755CC">
        <w:rPr>
          <w:i/>
        </w:rPr>
        <w:t>).</w:t>
      </w:r>
      <w:r>
        <w:rPr>
          <w:i/>
        </w:rPr>
        <w:t xml:space="preserve"> </w:t>
      </w:r>
      <w:r w:rsidR="00E755CC">
        <w:rPr>
          <w:i/>
        </w:rPr>
        <w:t xml:space="preserve">2 tubes may be pooled together </w:t>
      </w:r>
      <w:r w:rsidR="00A7059F" w:rsidRPr="00642925">
        <w:rPr>
          <w:i/>
        </w:rPr>
        <w:t>regardless of whether they contain spinal cord or brain tissue</w:t>
      </w:r>
      <w:r w:rsidR="00E755CC">
        <w:rPr>
          <w:i/>
        </w:rPr>
        <w:t xml:space="preserve"> cell layers</w:t>
      </w:r>
      <w:r w:rsidR="00A7059F" w:rsidRPr="00642925">
        <w:rPr>
          <w:i/>
        </w:rPr>
        <w:t xml:space="preserve">. A limit of two tubes should be pooled, as pooling more can increase the </w:t>
      </w:r>
      <w:proofErr w:type="spellStart"/>
      <w:r w:rsidR="00A7059F" w:rsidRPr="00642925">
        <w:rPr>
          <w:i/>
        </w:rPr>
        <w:t>percoll</w:t>
      </w:r>
      <w:proofErr w:type="spellEnd"/>
      <w:r w:rsidR="00A7059F" w:rsidRPr="00642925">
        <w:rPr>
          <w:i/>
        </w:rPr>
        <w:t xml:space="preserve"> concentration resulting is cells not pelleting to the bottom of the tube</w:t>
      </w:r>
      <w:r>
        <w:rPr>
          <w:i/>
        </w:rPr>
        <w:t xml:space="preserve"> (line </w:t>
      </w:r>
      <w:r w:rsidR="00D84688">
        <w:rPr>
          <w:i/>
        </w:rPr>
        <w:t>40</w:t>
      </w:r>
      <w:r w:rsidR="00CD4615">
        <w:rPr>
          <w:i/>
        </w:rPr>
        <w:t>3</w:t>
      </w:r>
      <w:r w:rsidR="00D84688">
        <w:rPr>
          <w:i/>
        </w:rPr>
        <w:t>-40</w:t>
      </w:r>
      <w:r w:rsidR="00CD4615">
        <w:rPr>
          <w:i/>
        </w:rPr>
        <w:t>4</w:t>
      </w:r>
      <w:r>
        <w:rPr>
          <w:i/>
        </w:rPr>
        <w:t xml:space="preserve">). Please let us know if further clarification is needed. </w:t>
      </w:r>
      <w:r w:rsidR="00A7059F" w:rsidRPr="00A7059F">
        <w:rPr>
          <w:i/>
        </w:rPr>
        <w:t xml:space="preserve"> </w:t>
      </w:r>
    </w:p>
    <w:p w14:paraId="394F4599" w14:textId="77777777" w:rsidR="00A7059F" w:rsidRPr="00A7059F" w:rsidRDefault="00940645" w:rsidP="009D379E">
      <w:pPr>
        <w:spacing w:after="0"/>
        <w:rPr>
          <w:b/>
        </w:rPr>
      </w:pPr>
      <w:r>
        <w:lastRenderedPageBreak/>
        <w:br/>
      </w:r>
      <w:r w:rsidRPr="00A7059F">
        <w:rPr>
          <w:b/>
        </w:rPr>
        <w:t xml:space="preserve">Line 369: It would be useful here to give an estimate of how many cells can we recover from 1 brain or spinal cord after this step, and if all cell types are represented or if there is a cell type preferentially lost or not surviving to the procedure. Otherwise, just mentioned that these are the conditions </w:t>
      </w:r>
      <w:proofErr w:type="spellStart"/>
      <w:r w:rsidRPr="00A7059F">
        <w:rPr>
          <w:b/>
        </w:rPr>
        <w:t>optimised</w:t>
      </w:r>
      <w:proofErr w:type="spellEnd"/>
      <w:r w:rsidRPr="00A7059F">
        <w:rPr>
          <w:b/>
        </w:rPr>
        <w:t xml:space="preserve"> to viable immune cells and other CNS cell populations were not further explored.</w:t>
      </w:r>
    </w:p>
    <w:p w14:paraId="312DC697" w14:textId="77777777" w:rsidR="00A7059F" w:rsidRDefault="00A7059F" w:rsidP="009D379E">
      <w:pPr>
        <w:spacing w:after="0"/>
      </w:pPr>
    </w:p>
    <w:p w14:paraId="442857B0" w14:textId="77777777" w:rsidR="00E31B79" w:rsidRPr="00E31B79" w:rsidRDefault="00A7059F" w:rsidP="009D379E">
      <w:pPr>
        <w:spacing w:after="0"/>
        <w:rPr>
          <w:i/>
        </w:rPr>
      </w:pPr>
      <w:r w:rsidRPr="00E31B79">
        <w:rPr>
          <w:i/>
        </w:rPr>
        <w:t xml:space="preserve">Response: </w:t>
      </w:r>
    </w:p>
    <w:p w14:paraId="5AB8C3B1" w14:textId="108A2095" w:rsidR="00A7059F" w:rsidRPr="00A7059F" w:rsidRDefault="008A20EE" w:rsidP="009D379E">
      <w:pPr>
        <w:spacing w:after="0"/>
        <w:rPr>
          <w:i/>
        </w:rPr>
      </w:pPr>
      <w:r w:rsidRPr="00E31B79">
        <w:rPr>
          <w:i/>
        </w:rPr>
        <w:t>For the brain and spinal cord, w</w:t>
      </w:r>
      <w:r w:rsidR="00A7059F" w:rsidRPr="00E31B79">
        <w:rPr>
          <w:i/>
        </w:rPr>
        <w:t xml:space="preserve">e have added estimates of the cell numbers obtained on lines </w:t>
      </w:r>
      <w:r w:rsidR="00D84688">
        <w:rPr>
          <w:i/>
        </w:rPr>
        <w:t>4</w:t>
      </w:r>
      <w:r w:rsidR="00CD4615">
        <w:rPr>
          <w:i/>
        </w:rPr>
        <w:t>21</w:t>
      </w:r>
      <w:r w:rsidR="00D84688">
        <w:rPr>
          <w:i/>
        </w:rPr>
        <w:t>-42</w:t>
      </w:r>
      <w:r w:rsidR="00CD4615">
        <w:rPr>
          <w:i/>
        </w:rPr>
        <w:t>3</w:t>
      </w:r>
      <w:r w:rsidR="00A7059F" w:rsidRPr="00E31B79">
        <w:rPr>
          <w:i/>
        </w:rPr>
        <w:t xml:space="preserve">, although this will depend on the batch of collagenase and the degree of inflammation. </w:t>
      </w:r>
      <w:r w:rsidR="00E31B79">
        <w:rPr>
          <w:i/>
        </w:rPr>
        <w:t>Cell counts have also been a</w:t>
      </w:r>
      <w:r w:rsidR="00CD4615">
        <w:rPr>
          <w:i/>
        </w:rPr>
        <w:t>dded for meninges (lines 299-300</w:t>
      </w:r>
      <w:r w:rsidR="00E31B79">
        <w:rPr>
          <w:i/>
        </w:rPr>
        <w:t xml:space="preserve">). </w:t>
      </w:r>
      <w:r w:rsidR="00A7059F" w:rsidRPr="00E31B79">
        <w:rPr>
          <w:i/>
        </w:rPr>
        <w:t xml:space="preserve">Titration of collagenase type I provides gentle enzymatic digestion, allowing for the isolation of glia cells also, as seen in figure </w:t>
      </w:r>
      <w:r w:rsidR="00E755CC" w:rsidRPr="00E31B79">
        <w:rPr>
          <w:i/>
        </w:rPr>
        <w:t>3</w:t>
      </w:r>
      <w:r w:rsidRPr="00E31B79">
        <w:rPr>
          <w:i/>
        </w:rPr>
        <w:t xml:space="preserve">. </w:t>
      </w:r>
      <w:r w:rsidR="00E31B79" w:rsidRPr="00E31B79">
        <w:rPr>
          <w:i/>
        </w:rPr>
        <w:t>In this specific article, we only identified microglia but, collagenase-based digestion</w:t>
      </w:r>
      <w:r w:rsidR="00A7059F" w:rsidRPr="00E31B79">
        <w:rPr>
          <w:i/>
        </w:rPr>
        <w:t xml:space="preserve"> may be using for immune cells, astrocytes, neurons, microglia, as previously described</w:t>
      </w:r>
      <w:r w:rsidR="00E31B79" w:rsidRPr="00E31B79">
        <w:rPr>
          <w:i/>
        </w:rPr>
        <w:t xml:space="preserve"> </w:t>
      </w:r>
      <w:r w:rsidR="00E31B79">
        <w:rPr>
          <w:i/>
        </w:rPr>
        <w:t>(</w:t>
      </w:r>
      <w:r w:rsidR="00E31B79" w:rsidRPr="00E31B79">
        <w:rPr>
          <w:i/>
        </w:rPr>
        <w:t xml:space="preserve">lines </w:t>
      </w:r>
      <w:r w:rsidR="00CD4615">
        <w:rPr>
          <w:i/>
        </w:rPr>
        <w:t>418-419</w:t>
      </w:r>
      <w:r w:rsidR="00E31B79" w:rsidRPr="00E31B79">
        <w:rPr>
          <w:i/>
        </w:rPr>
        <w:t>)</w:t>
      </w:r>
    </w:p>
    <w:p w14:paraId="7D384573" w14:textId="77777777" w:rsidR="00A7059F" w:rsidRDefault="00A7059F" w:rsidP="009D379E">
      <w:pPr>
        <w:spacing w:after="0"/>
      </w:pPr>
    </w:p>
    <w:p w14:paraId="72CD390C" w14:textId="77777777" w:rsidR="00341E9B" w:rsidRPr="00A7059F" w:rsidRDefault="00940645" w:rsidP="009D379E">
      <w:pPr>
        <w:spacing w:after="0"/>
        <w:rPr>
          <w:b/>
        </w:rPr>
      </w:pPr>
      <w:r>
        <w:br/>
      </w:r>
      <w:r w:rsidRPr="00A7059F">
        <w:rPr>
          <w:b/>
        </w:rPr>
        <w:t>Line 674: Reference 49 is not enough to find the mentioned article. The title is needed for instance.</w:t>
      </w:r>
    </w:p>
    <w:p w14:paraId="46126D55" w14:textId="77777777" w:rsidR="00A7059F" w:rsidRDefault="00A7059F" w:rsidP="009D379E">
      <w:pPr>
        <w:spacing w:after="0"/>
      </w:pPr>
    </w:p>
    <w:p w14:paraId="4BF925FA" w14:textId="77777777" w:rsidR="00A7059F" w:rsidRPr="00E755CC" w:rsidRDefault="00A7059F" w:rsidP="009D379E">
      <w:pPr>
        <w:spacing w:after="0"/>
        <w:rPr>
          <w:i/>
        </w:rPr>
      </w:pPr>
      <w:r w:rsidRPr="00E755CC">
        <w:rPr>
          <w:i/>
        </w:rPr>
        <w:t>Response:</w:t>
      </w:r>
    </w:p>
    <w:p w14:paraId="3032C854" w14:textId="77777777" w:rsidR="000C5E0C" w:rsidRPr="00E755CC" w:rsidRDefault="00A7059F" w:rsidP="009D379E">
      <w:pPr>
        <w:spacing w:after="0"/>
        <w:rPr>
          <w:i/>
        </w:rPr>
      </w:pPr>
      <w:r w:rsidRPr="00E755CC">
        <w:rPr>
          <w:i/>
        </w:rPr>
        <w:t xml:space="preserve">We apologize for the insufficient reference. All references have been reviewed and updated to ensure all articles mentioned are accessible. </w:t>
      </w:r>
    </w:p>
    <w:p w14:paraId="273C168F" w14:textId="77777777" w:rsidR="000C5E0C" w:rsidRDefault="000C5E0C" w:rsidP="009D379E">
      <w:pPr>
        <w:spacing w:after="0"/>
        <w:rPr>
          <w:i/>
        </w:rPr>
      </w:pPr>
    </w:p>
    <w:p w14:paraId="473A2FD6" w14:textId="0533066C" w:rsidR="00A7059F" w:rsidRPr="00A7059F" w:rsidRDefault="00A7059F" w:rsidP="009D379E">
      <w:pPr>
        <w:spacing w:after="0"/>
        <w:rPr>
          <w:i/>
        </w:rPr>
      </w:pPr>
    </w:p>
    <w:sectPr w:rsidR="00A7059F" w:rsidRPr="00A7059F">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D05592" w16cid:durableId="21EBC240"/>
  <w16cid:commentId w16cid:paraId="546FCB75" w16cid:durableId="21EBC3EE"/>
  <w16cid:commentId w16cid:paraId="5FDD2670" w16cid:durableId="21EBC4BF"/>
  <w16cid:commentId w16cid:paraId="421875D9" w16cid:durableId="21EBC58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167635"/>
    <w:multiLevelType w:val="multilevel"/>
    <w:tmpl w:val="61CC6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fdwz0pusevd5ev5t6pdtwt5a95ped9sxar&quot;&gt;Krista Endnote 2020&lt;record-ids&gt;&lt;item&gt;2572&lt;/item&gt;&lt;item&gt;2573&lt;/item&gt;&lt;item&gt;2574&lt;/item&gt;&lt;item&gt;2576&lt;/item&gt;&lt;item&gt;2577&lt;/item&gt;&lt;item&gt;2578&lt;/item&gt;&lt;item&gt;2579&lt;/item&gt;&lt;item&gt;2580&lt;/item&gt;&lt;item&gt;2581&lt;/item&gt;&lt;item&gt;2583&lt;/item&gt;&lt;/record-ids&gt;&lt;/item&gt;&lt;/Libraries&gt;"/>
  </w:docVars>
  <w:rsids>
    <w:rsidRoot w:val="00940645"/>
    <w:rsid w:val="0009464C"/>
    <w:rsid w:val="000C5E0C"/>
    <w:rsid w:val="000D05D1"/>
    <w:rsid w:val="001E3E90"/>
    <w:rsid w:val="002005A0"/>
    <w:rsid w:val="00265087"/>
    <w:rsid w:val="00283493"/>
    <w:rsid w:val="002B5871"/>
    <w:rsid w:val="00341903"/>
    <w:rsid w:val="00341E9B"/>
    <w:rsid w:val="00344114"/>
    <w:rsid w:val="00385C71"/>
    <w:rsid w:val="003B6BE5"/>
    <w:rsid w:val="003D3E46"/>
    <w:rsid w:val="00437F03"/>
    <w:rsid w:val="00476095"/>
    <w:rsid w:val="004A3569"/>
    <w:rsid w:val="00545232"/>
    <w:rsid w:val="00552E48"/>
    <w:rsid w:val="00570DF0"/>
    <w:rsid w:val="00591DE9"/>
    <w:rsid w:val="005C507A"/>
    <w:rsid w:val="0060515D"/>
    <w:rsid w:val="00642925"/>
    <w:rsid w:val="006533BF"/>
    <w:rsid w:val="00683F07"/>
    <w:rsid w:val="00720348"/>
    <w:rsid w:val="007250D8"/>
    <w:rsid w:val="007261B3"/>
    <w:rsid w:val="007720C4"/>
    <w:rsid w:val="00773E96"/>
    <w:rsid w:val="00784E31"/>
    <w:rsid w:val="007A6D22"/>
    <w:rsid w:val="007D5A11"/>
    <w:rsid w:val="007F25D8"/>
    <w:rsid w:val="00835B6F"/>
    <w:rsid w:val="008441B4"/>
    <w:rsid w:val="00866712"/>
    <w:rsid w:val="00884FB3"/>
    <w:rsid w:val="008A20EE"/>
    <w:rsid w:val="008A36A7"/>
    <w:rsid w:val="009136F4"/>
    <w:rsid w:val="00940645"/>
    <w:rsid w:val="009A6688"/>
    <w:rsid w:val="009B102B"/>
    <w:rsid w:val="009D379E"/>
    <w:rsid w:val="00A4765F"/>
    <w:rsid w:val="00A7059F"/>
    <w:rsid w:val="00AC2F92"/>
    <w:rsid w:val="00AD2D06"/>
    <w:rsid w:val="00AF0940"/>
    <w:rsid w:val="00AF4FFE"/>
    <w:rsid w:val="00B441AD"/>
    <w:rsid w:val="00B758FF"/>
    <w:rsid w:val="00C00578"/>
    <w:rsid w:val="00C36AC2"/>
    <w:rsid w:val="00C64853"/>
    <w:rsid w:val="00C658E8"/>
    <w:rsid w:val="00C96285"/>
    <w:rsid w:val="00CA2F0C"/>
    <w:rsid w:val="00CD4615"/>
    <w:rsid w:val="00D47830"/>
    <w:rsid w:val="00D84688"/>
    <w:rsid w:val="00E31B79"/>
    <w:rsid w:val="00E755CC"/>
    <w:rsid w:val="00E863D5"/>
    <w:rsid w:val="00EB78BC"/>
    <w:rsid w:val="00ED5445"/>
    <w:rsid w:val="00ED61EF"/>
    <w:rsid w:val="00F108A9"/>
    <w:rsid w:val="00F9131D"/>
    <w:rsid w:val="00FD1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024A2"/>
  <w15:chartTrackingRefBased/>
  <w15:docId w15:val="{1BF72C1C-0085-4ACF-BE27-88C436E09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6BE5"/>
  </w:style>
  <w:style w:type="paragraph" w:styleId="Heading1">
    <w:name w:val="heading 1"/>
    <w:basedOn w:val="Normal"/>
    <w:link w:val="Heading1Char"/>
    <w:uiPriority w:val="9"/>
    <w:qFormat/>
    <w:rsid w:val="00ED544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40645"/>
    <w:rPr>
      <w:b/>
      <w:bCs/>
    </w:rPr>
  </w:style>
  <w:style w:type="character" w:customStyle="1" w:styleId="Heading1Char">
    <w:name w:val="Heading 1 Char"/>
    <w:basedOn w:val="DefaultParagraphFont"/>
    <w:link w:val="Heading1"/>
    <w:uiPriority w:val="9"/>
    <w:rsid w:val="00ED5445"/>
    <w:rPr>
      <w:rFonts w:ascii="Times New Roman" w:eastAsia="Times New Roman" w:hAnsi="Times New Roman" w:cs="Times New Roman"/>
      <w:b/>
      <w:bCs/>
      <w:kern w:val="36"/>
      <w:sz w:val="48"/>
      <w:szCs w:val="48"/>
    </w:rPr>
  </w:style>
  <w:style w:type="character" w:styleId="Hyperlink">
    <w:name w:val="Hyperlink"/>
    <w:basedOn w:val="DefaultParagraphFont"/>
    <w:uiPriority w:val="99"/>
    <w:semiHidden/>
    <w:unhideWhenUsed/>
    <w:rsid w:val="00A4765F"/>
    <w:rPr>
      <w:color w:val="0000FF"/>
      <w:u w:val="single"/>
    </w:rPr>
  </w:style>
  <w:style w:type="paragraph" w:customStyle="1" w:styleId="EndNoteBibliographyTitle">
    <w:name w:val="EndNote Bibliography Title"/>
    <w:basedOn w:val="Normal"/>
    <w:link w:val="EndNoteBibliographyTitleChar"/>
    <w:rsid w:val="000C5E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C5E0C"/>
    <w:rPr>
      <w:rFonts w:ascii="Calibri" w:hAnsi="Calibri" w:cs="Calibri"/>
      <w:noProof/>
    </w:rPr>
  </w:style>
  <w:style w:type="paragraph" w:customStyle="1" w:styleId="EndNoteBibliography">
    <w:name w:val="EndNote Bibliography"/>
    <w:basedOn w:val="Normal"/>
    <w:link w:val="EndNoteBibliographyChar"/>
    <w:rsid w:val="000C5E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C5E0C"/>
    <w:rPr>
      <w:rFonts w:ascii="Calibri" w:hAnsi="Calibri" w:cs="Calibri"/>
      <w:noProof/>
    </w:rPr>
  </w:style>
  <w:style w:type="paragraph" w:styleId="BalloonText">
    <w:name w:val="Balloon Text"/>
    <w:basedOn w:val="Normal"/>
    <w:link w:val="BalloonTextChar"/>
    <w:uiPriority w:val="99"/>
    <w:semiHidden/>
    <w:unhideWhenUsed/>
    <w:rsid w:val="00F108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08A9"/>
    <w:rPr>
      <w:rFonts w:ascii="Segoe UI" w:hAnsi="Segoe UI" w:cs="Segoe UI"/>
      <w:sz w:val="18"/>
      <w:szCs w:val="18"/>
    </w:rPr>
  </w:style>
  <w:style w:type="character" w:styleId="CommentReference">
    <w:name w:val="annotation reference"/>
    <w:basedOn w:val="DefaultParagraphFont"/>
    <w:uiPriority w:val="99"/>
    <w:semiHidden/>
    <w:unhideWhenUsed/>
    <w:rsid w:val="007250D8"/>
    <w:rPr>
      <w:sz w:val="16"/>
      <w:szCs w:val="16"/>
    </w:rPr>
  </w:style>
  <w:style w:type="paragraph" w:styleId="CommentText">
    <w:name w:val="annotation text"/>
    <w:basedOn w:val="Normal"/>
    <w:link w:val="CommentTextChar"/>
    <w:uiPriority w:val="99"/>
    <w:semiHidden/>
    <w:unhideWhenUsed/>
    <w:rsid w:val="007250D8"/>
    <w:pPr>
      <w:spacing w:line="240" w:lineRule="auto"/>
    </w:pPr>
    <w:rPr>
      <w:sz w:val="20"/>
      <w:szCs w:val="20"/>
    </w:rPr>
  </w:style>
  <w:style w:type="character" w:customStyle="1" w:styleId="CommentTextChar">
    <w:name w:val="Comment Text Char"/>
    <w:basedOn w:val="DefaultParagraphFont"/>
    <w:link w:val="CommentText"/>
    <w:uiPriority w:val="99"/>
    <w:semiHidden/>
    <w:rsid w:val="007250D8"/>
    <w:rPr>
      <w:sz w:val="20"/>
      <w:szCs w:val="20"/>
    </w:rPr>
  </w:style>
  <w:style w:type="paragraph" w:styleId="CommentSubject">
    <w:name w:val="annotation subject"/>
    <w:basedOn w:val="CommentText"/>
    <w:next w:val="CommentText"/>
    <w:link w:val="CommentSubjectChar"/>
    <w:uiPriority w:val="99"/>
    <w:semiHidden/>
    <w:unhideWhenUsed/>
    <w:rsid w:val="007250D8"/>
    <w:rPr>
      <w:b/>
      <w:bCs/>
    </w:rPr>
  </w:style>
  <w:style w:type="character" w:customStyle="1" w:styleId="CommentSubjectChar">
    <w:name w:val="Comment Subject Char"/>
    <w:basedOn w:val="CommentTextChar"/>
    <w:link w:val="CommentSubject"/>
    <w:uiPriority w:val="99"/>
    <w:semiHidden/>
    <w:rsid w:val="007250D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98079">
      <w:bodyDiv w:val="1"/>
      <w:marLeft w:val="0"/>
      <w:marRight w:val="0"/>
      <w:marTop w:val="0"/>
      <w:marBottom w:val="0"/>
      <w:divBdr>
        <w:top w:val="none" w:sz="0" w:space="0" w:color="auto"/>
        <w:left w:val="none" w:sz="0" w:space="0" w:color="auto"/>
        <w:bottom w:val="none" w:sz="0" w:space="0" w:color="auto"/>
        <w:right w:val="none" w:sz="0" w:space="0" w:color="auto"/>
      </w:divBdr>
    </w:div>
    <w:div w:id="701831560">
      <w:bodyDiv w:val="1"/>
      <w:marLeft w:val="0"/>
      <w:marRight w:val="0"/>
      <w:marTop w:val="0"/>
      <w:marBottom w:val="0"/>
      <w:divBdr>
        <w:top w:val="none" w:sz="0" w:space="0" w:color="auto"/>
        <w:left w:val="none" w:sz="0" w:space="0" w:color="auto"/>
        <w:bottom w:val="none" w:sz="0" w:space="0" w:color="auto"/>
        <w:right w:val="none" w:sz="0" w:space="0" w:color="auto"/>
      </w:divBdr>
    </w:div>
    <w:div w:id="842738993">
      <w:bodyDiv w:val="1"/>
      <w:marLeft w:val="0"/>
      <w:marRight w:val="0"/>
      <w:marTop w:val="0"/>
      <w:marBottom w:val="0"/>
      <w:divBdr>
        <w:top w:val="none" w:sz="0" w:space="0" w:color="auto"/>
        <w:left w:val="none" w:sz="0" w:space="0" w:color="auto"/>
        <w:bottom w:val="none" w:sz="0" w:space="0" w:color="auto"/>
        <w:right w:val="none" w:sz="0" w:space="0" w:color="auto"/>
      </w:divBdr>
    </w:div>
    <w:div w:id="968627566">
      <w:bodyDiv w:val="1"/>
      <w:marLeft w:val="0"/>
      <w:marRight w:val="0"/>
      <w:marTop w:val="0"/>
      <w:marBottom w:val="0"/>
      <w:divBdr>
        <w:top w:val="none" w:sz="0" w:space="0" w:color="auto"/>
        <w:left w:val="none" w:sz="0" w:space="0" w:color="auto"/>
        <w:bottom w:val="none" w:sz="0" w:space="0" w:color="auto"/>
        <w:right w:val="none" w:sz="0" w:space="0" w:color="auto"/>
      </w:divBdr>
    </w:div>
    <w:div w:id="970407804">
      <w:bodyDiv w:val="1"/>
      <w:marLeft w:val="0"/>
      <w:marRight w:val="0"/>
      <w:marTop w:val="0"/>
      <w:marBottom w:val="0"/>
      <w:divBdr>
        <w:top w:val="none" w:sz="0" w:space="0" w:color="auto"/>
        <w:left w:val="none" w:sz="0" w:space="0" w:color="auto"/>
        <w:bottom w:val="none" w:sz="0" w:space="0" w:color="auto"/>
        <w:right w:val="none" w:sz="0" w:space="0" w:color="auto"/>
      </w:divBdr>
    </w:div>
    <w:div w:id="1055548363">
      <w:bodyDiv w:val="1"/>
      <w:marLeft w:val="0"/>
      <w:marRight w:val="0"/>
      <w:marTop w:val="0"/>
      <w:marBottom w:val="0"/>
      <w:divBdr>
        <w:top w:val="none" w:sz="0" w:space="0" w:color="auto"/>
        <w:left w:val="none" w:sz="0" w:space="0" w:color="auto"/>
        <w:bottom w:val="none" w:sz="0" w:space="0" w:color="auto"/>
        <w:right w:val="none" w:sz="0" w:space="0" w:color="auto"/>
      </w:divBdr>
    </w:div>
    <w:div w:id="1289510475">
      <w:bodyDiv w:val="1"/>
      <w:marLeft w:val="0"/>
      <w:marRight w:val="0"/>
      <w:marTop w:val="0"/>
      <w:marBottom w:val="0"/>
      <w:divBdr>
        <w:top w:val="none" w:sz="0" w:space="0" w:color="auto"/>
        <w:left w:val="none" w:sz="0" w:space="0" w:color="auto"/>
        <w:bottom w:val="none" w:sz="0" w:space="0" w:color="auto"/>
        <w:right w:val="none" w:sz="0" w:space="0" w:color="auto"/>
      </w:divBdr>
    </w:div>
    <w:div w:id="1427918977">
      <w:bodyDiv w:val="1"/>
      <w:marLeft w:val="0"/>
      <w:marRight w:val="0"/>
      <w:marTop w:val="0"/>
      <w:marBottom w:val="0"/>
      <w:divBdr>
        <w:top w:val="none" w:sz="0" w:space="0" w:color="auto"/>
        <w:left w:val="none" w:sz="0" w:space="0" w:color="auto"/>
        <w:bottom w:val="none" w:sz="0" w:space="0" w:color="auto"/>
        <w:right w:val="none" w:sz="0" w:space="0" w:color="auto"/>
      </w:divBdr>
    </w:div>
    <w:div w:id="1550412000">
      <w:bodyDiv w:val="1"/>
      <w:marLeft w:val="0"/>
      <w:marRight w:val="0"/>
      <w:marTop w:val="0"/>
      <w:marBottom w:val="0"/>
      <w:divBdr>
        <w:top w:val="none" w:sz="0" w:space="0" w:color="auto"/>
        <w:left w:val="none" w:sz="0" w:space="0" w:color="auto"/>
        <w:bottom w:val="none" w:sz="0" w:space="0" w:color="auto"/>
        <w:right w:val="none" w:sz="0" w:space="0" w:color="auto"/>
      </w:divBdr>
    </w:div>
    <w:div w:id="1556509809">
      <w:bodyDiv w:val="1"/>
      <w:marLeft w:val="0"/>
      <w:marRight w:val="0"/>
      <w:marTop w:val="0"/>
      <w:marBottom w:val="0"/>
      <w:divBdr>
        <w:top w:val="none" w:sz="0" w:space="0" w:color="auto"/>
        <w:left w:val="none" w:sz="0" w:space="0" w:color="auto"/>
        <w:bottom w:val="none" w:sz="0" w:space="0" w:color="auto"/>
        <w:right w:val="none" w:sz="0" w:space="0" w:color="auto"/>
      </w:divBdr>
    </w:div>
    <w:div w:id="1629437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3</Pages>
  <Words>4978</Words>
  <Characters>2837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Dartmouth-Hitchcock</Company>
  <LinksUpToDate>false</LinksUpToDate>
  <CharactersWithSpaces>33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a D. DiSano</dc:creator>
  <cp:keywords/>
  <dc:description/>
  <cp:lastModifiedBy>Krista D. DiSano</cp:lastModifiedBy>
  <cp:revision>5</cp:revision>
  <dcterms:created xsi:type="dcterms:W3CDTF">2020-02-11T14:22:00Z</dcterms:created>
  <dcterms:modified xsi:type="dcterms:W3CDTF">2020-02-11T16:49:00Z</dcterms:modified>
</cp:coreProperties>
</file>